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A5A561" w14:textId="77777777" w:rsidR="006603C3" w:rsidRDefault="002D3B7B">
      <w:pPr>
        <w:pStyle w:val="Sinespaciado"/>
        <w:jc w:val="center"/>
        <w:rPr>
          <w:rFonts w:ascii="Serif" w:eastAsia="Serif" w:hAnsi="Serif" w:cs="Serif"/>
          <w:sz w:val="40"/>
          <w:szCs w:val="40"/>
        </w:rPr>
      </w:pPr>
      <w:r>
        <w:rPr>
          <w:noProof/>
        </w:rPr>
        <w:drawing>
          <wp:anchor distT="0" distB="6350" distL="0" distR="115570" simplePos="0" relativeHeight="3" behindDoc="0" locked="0" layoutInCell="1" allowOverlap="1" wp14:anchorId="68F5D5B5" wp14:editId="07777777">
            <wp:simplePos x="0" y="0"/>
            <wp:positionH relativeFrom="margin">
              <wp:align>left</wp:align>
            </wp:positionH>
            <wp:positionV relativeFrom="margin">
              <wp:align>top</wp:align>
            </wp:positionV>
            <wp:extent cx="646430" cy="1080135"/>
            <wp:effectExtent l="0" t="0" r="0" b="0"/>
            <wp:wrapSquare wrapText="bothSides"/>
            <wp:docPr id="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41"/>
                    <pic:cNvPicPr>
                      <a:picLocks noChangeAspect="1" noChangeArrowheads="1"/>
                    </pic:cNvPicPr>
                  </pic:nvPicPr>
                  <pic:blipFill>
                    <a:blip r:embed="rId8"/>
                    <a:stretch>
                      <a:fillRect/>
                    </a:stretch>
                  </pic:blipFill>
                  <pic:spPr bwMode="auto">
                    <a:xfrm>
                      <a:off x="0" y="0"/>
                      <a:ext cx="646430" cy="1080135"/>
                    </a:xfrm>
                    <a:prstGeom prst="rect">
                      <a:avLst/>
                    </a:prstGeom>
                  </pic:spPr>
                </pic:pic>
              </a:graphicData>
            </a:graphic>
          </wp:anchor>
        </w:drawing>
      </w:r>
      <w:r>
        <w:rPr>
          <w:rFonts w:ascii="Serif" w:eastAsia="Serif" w:hAnsi="Serif" w:cs="Serif"/>
          <w:sz w:val="40"/>
          <w:szCs w:val="40"/>
        </w:rPr>
        <w:t>UNIVERSIDAD DE BURGOS</w:t>
      </w:r>
    </w:p>
    <w:p w14:paraId="2DFB9393" w14:textId="77777777" w:rsidR="006603C3" w:rsidRDefault="002D3B7B">
      <w:pPr>
        <w:pStyle w:val="Sinespaciado"/>
        <w:jc w:val="center"/>
        <w:rPr>
          <w:rFonts w:ascii="Serif" w:eastAsia="Serif" w:hAnsi="Serif" w:cs="Serif"/>
          <w:smallCaps/>
          <w:sz w:val="40"/>
          <w:szCs w:val="40"/>
        </w:rPr>
      </w:pPr>
      <w:r>
        <w:rPr>
          <w:rFonts w:ascii="Serif" w:eastAsia="Serif" w:hAnsi="Serif" w:cs="Serif"/>
          <w:smallCaps/>
          <w:noProof/>
          <w:sz w:val="40"/>
          <w:szCs w:val="40"/>
        </w:rPr>
        <w:drawing>
          <wp:anchor distT="0" distB="6350" distL="114300" distR="0" simplePos="0" relativeHeight="4" behindDoc="0" locked="0" layoutInCell="1" allowOverlap="1" wp14:anchorId="5712457A" wp14:editId="07777777">
            <wp:simplePos x="0" y="0"/>
            <wp:positionH relativeFrom="margin">
              <wp:align>right</wp:align>
            </wp:positionH>
            <wp:positionV relativeFrom="margin">
              <wp:align>top</wp:align>
            </wp:positionV>
            <wp:extent cx="832485" cy="1079500"/>
            <wp:effectExtent l="0" t="0" r="0" b="0"/>
            <wp:wrapSquare wrapText="bothSides"/>
            <wp:docPr id="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42"/>
                    <pic:cNvPicPr>
                      <a:picLocks noChangeAspect="1" noChangeArrowheads="1"/>
                    </pic:cNvPicPr>
                  </pic:nvPicPr>
                  <pic:blipFill>
                    <a:blip r:embed="rId9"/>
                    <a:stretch>
                      <a:fillRect/>
                    </a:stretch>
                  </pic:blipFill>
                  <pic:spPr bwMode="auto">
                    <a:xfrm>
                      <a:off x="0" y="0"/>
                      <a:ext cx="832485" cy="1079500"/>
                    </a:xfrm>
                    <a:prstGeom prst="rect">
                      <a:avLst/>
                    </a:prstGeom>
                  </pic:spPr>
                </pic:pic>
              </a:graphicData>
            </a:graphic>
          </wp:anchor>
        </w:drawing>
      </w:r>
      <w:r>
        <w:rPr>
          <w:rFonts w:ascii="Serif" w:eastAsia="Serif" w:hAnsi="Serif" w:cs="Serif"/>
          <w:smallCaps/>
          <w:sz w:val="40"/>
          <w:szCs w:val="40"/>
        </w:rPr>
        <w:t>Escuela Politécnica Superior</w:t>
      </w:r>
    </w:p>
    <w:p w14:paraId="7795CF43" w14:textId="77777777" w:rsidR="006603C3" w:rsidRDefault="002D3B7B">
      <w:pPr>
        <w:pStyle w:val="Sinespaciado"/>
        <w:jc w:val="center"/>
        <w:rPr>
          <w:rFonts w:ascii="Serif" w:eastAsia="Serif" w:hAnsi="Serif" w:cs="Serif"/>
          <w:sz w:val="40"/>
          <w:szCs w:val="40"/>
        </w:rPr>
      </w:pPr>
      <w:proofErr w:type="spellStart"/>
      <w:r>
        <w:rPr>
          <w:rFonts w:ascii="Serif" w:eastAsia="Serif" w:hAnsi="Serif" w:cs="Serif"/>
          <w:sz w:val="40"/>
          <w:szCs w:val="40"/>
        </w:rPr>
        <w:t>Gº</w:t>
      </w:r>
      <w:proofErr w:type="spellEnd"/>
      <w:r>
        <w:rPr>
          <w:rFonts w:ascii="Serif" w:eastAsia="Serif" w:hAnsi="Serif" w:cs="Serif"/>
          <w:sz w:val="40"/>
          <w:szCs w:val="40"/>
        </w:rPr>
        <w:t xml:space="preserve"> en Ingeniería Informática</w:t>
      </w:r>
    </w:p>
    <w:p w14:paraId="672A6659" w14:textId="77777777" w:rsidR="006603C3" w:rsidRDefault="006603C3">
      <w:pPr>
        <w:pStyle w:val="Sinespaciado"/>
      </w:pPr>
    </w:p>
    <w:p w14:paraId="0A37501D" w14:textId="77777777" w:rsidR="006603C3" w:rsidRDefault="006603C3">
      <w:pPr>
        <w:pStyle w:val="Sinespaciado"/>
      </w:pPr>
    </w:p>
    <w:p w14:paraId="5DAB6C7B" w14:textId="77777777" w:rsidR="006603C3" w:rsidRDefault="006603C3">
      <w:pPr>
        <w:pStyle w:val="Sinespaciado"/>
      </w:pPr>
    </w:p>
    <w:p w14:paraId="02EB378F" w14:textId="77777777" w:rsidR="006603C3" w:rsidRDefault="006603C3">
      <w:pPr>
        <w:pStyle w:val="Sinespaciado"/>
      </w:pPr>
    </w:p>
    <w:p w14:paraId="6A05A809" w14:textId="77777777" w:rsidR="006603C3" w:rsidRDefault="006603C3">
      <w:pPr>
        <w:pStyle w:val="Sinespaciado"/>
      </w:pPr>
    </w:p>
    <w:p w14:paraId="5A39BBE3" w14:textId="77777777" w:rsidR="006603C3" w:rsidRDefault="006603C3">
      <w:pPr>
        <w:pStyle w:val="Sinespaciado"/>
      </w:pPr>
    </w:p>
    <w:p w14:paraId="41C8F396" w14:textId="77777777" w:rsidR="006603C3" w:rsidRDefault="006603C3">
      <w:pPr>
        <w:pStyle w:val="Sinespaciado"/>
      </w:pPr>
    </w:p>
    <w:p w14:paraId="72A3D3EC" w14:textId="77777777" w:rsidR="006603C3" w:rsidRDefault="006603C3">
      <w:pPr>
        <w:pStyle w:val="Sinespaciado"/>
      </w:pPr>
    </w:p>
    <w:p w14:paraId="0D0B940D" w14:textId="646C35FE" w:rsidR="006603C3" w:rsidRDefault="006603C3" w:rsidP="002D3B7B">
      <w:pPr>
        <w:pStyle w:val="Sinespaciado"/>
        <w:ind w:left="1416" w:hanging="1416"/>
      </w:pPr>
    </w:p>
    <w:p w14:paraId="0E27B00A" w14:textId="77777777" w:rsidR="006603C3" w:rsidRDefault="006603C3">
      <w:pPr>
        <w:pStyle w:val="Sinespaciado"/>
      </w:pPr>
    </w:p>
    <w:p w14:paraId="60061E4C" w14:textId="77777777" w:rsidR="006603C3" w:rsidRDefault="006603C3">
      <w:pPr>
        <w:pStyle w:val="Sinespaciado"/>
      </w:pPr>
    </w:p>
    <w:p w14:paraId="44EAFD9C" w14:textId="77777777" w:rsidR="006603C3" w:rsidRDefault="006603C3">
      <w:pPr>
        <w:pStyle w:val="Sinespaciado"/>
      </w:pPr>
    </w:p>
    <w:p w14:paraId="4B94D5A5" w14:textId="77777777" w:rsidR="006603C3" w:rsidRDefault="006603C3">
      <w:pPr>
        <w:pStyle w:val="Sinespaciado"/>
      </w:pPr>
    </w:p>
    <w:p w14:paraId="3DEEC669" w14:textId="77777777" w:rsidR="006603C3" w:rsidRDefault="006603C3">
      <w:pPr>
        <w:pStyle w:val="Sinespaciado"/>
      </w:pPr>
    </w:p>
    <w:p w14:paraId="4B9AD700" w14:textId="77777777" w:rsidR="006603C3" w:rsidRDefault="002D3B7B">
      <w:pPr>
        <w:pStyle w:val="Sinespaciado"/>
      </w:pPr>
      <w:r>
        <w:rPr>
          <w:noProof/>
        </w:rPr>
        <mc:AlternateContent>
          <mc:Choice Requires="wps">
            <w:drawing>
              <wp:anchor distT="0" distB="0" distL="114300" distR="114300" simplePos="0" relativeHeight="2" behindDoc="1" locked="0" layoutInCell="1" allowOverlap="1" wp14:anchorId="1C7C4AD7" wp14:editId="07777777">
                <wp:simplePos x="0" y="0"/>
                <wp:positionH relativeFrom="column">
                  <wp:posOffset>74295</wp:posOffset>
                </wp:positionH>
                <wp:positionV relativeFrom="paragraph">
                  <wp:posOffset>147955</wp:posOffset>
                </wp:positionV>
                <wp:extent cx="3724910" cy="1886585"/>
                <wp:effectExtent l="0" t="0" r="28575" b="19050"/>
                <wp:wrapNone/>
                <wp:docPr id="3" name="Rectángulo 40"/>
                <wp:cNvGraphicFramePr/>
                <a:graphic xmlns:a="http://schemas.openxmlformats.org/drawingml/2006/main">
                  <a:graphicData uri="http://schemas.microsoft.com/office/word/2010/wordprocessingShape">
                    <wps:wsp>
                      <wps:cNvSpPr/>
                      <wps:spPr>
                        <a:xfrm>
                          <a:off x="0" y="0"/>
                          <a:ext cx="3724200" cy="1886040"/>
                        </a:xfrm>
                        <a:prstGeom prst="rect">
                          <a:avLst/>
                        </a:prstGeom>
                        <a:solidFill>
                          <a:schemeClr val="accent1">
                            <a:lumMod val="20000"/>
                            <a:lumOff val="80000"/>
                          </a:schemeClr>
                        </a:solidFill>
                        <a:ln>
                          <a:solidFill>
                            <a:schemeClr val="tx2">
                              <a:lumMod val="20000"/>
                              <a:lumOff val="80000"/>
                            </a:schemeClr>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w14:anchorId="6BFD726D" id="Rectángulo 40" o:spid="_x0000_s1026" style="position:absolute;margin-left:5.85pt;margin-top:11.65pt;width:293.3pt;height:148.55pt;z-index:-5033164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" fillcolor="#d9e2f3 [660]" strokecolor="#d5dce4 [671]" strokeweight="1pt"/>
            </w:pict>
          </mc:Fallback>
        </mc:AlternateContent>
      </w:r>
    </w:p>
    <w:p w14:paraId="3656B9AB" w14:textId="77777777" w:rsidR="006603C3" w:rsidRDefault="006603C3">
      <w:pPr>
        <w:pStyle w:val="Sinespaciado"/>
      </w:pPr>
    </w:p>
    <w:p w14:paraId="091410B1" w14:textId="77777777" w:rsidR="006603C3" w:rsidRDefault="002D3B7B">
      <w:pPr>
        <w:pStyle w:val="Sinespaciado"/>
      </w:pPr>
      <w:r>
        <w:rPr>
          <w:noProof/>
        </w:rPr>
        <w:drawing>
          <wp:anchor distT="0" distB="8255" distL="114300" distR="122555" simplePos="0" relativeHeight="5" behindDoc="0" locked="0" layoutInCell="1" allowOverlap="1" wp14:anchorId="2D7201BD" wp14:editId="07777777">
            <wp:simplePos x="0" y="0"/>
            <wp:positionH relativeFrom="margin">
              <wp:posOffset>3968750</wp:posOffset>
            </wp:positionH>
            <wp:positionV relativeFrom="margin">
              <wp:posOffset>3869690</wp:posOffset>
            </wp:positionV>
            <wp:extent cx="1515745" cy="1439545"/>
            <wp:effectExtent l="0" t="0" r="0" b="0"/>
            <wp:wrapSquare wrapText="bothSides"/>
            <wp:docPr id="4"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3"/>
                    <pic:cNvPicPr>
                      <a:picLocks noChangeAspect="1" noChangeArrowheads="1"/>
                    </pic:cNvPicPr>
                  </pic:nvPicPr>
                  <pic:blipFill>
                    <a:blip r:embed="rId10"/>
                    <a:stretch>
                      <a:fillRect/>
                    </a:stretch>
                  </pic:blipFill>
                  <pic:spPr bwMode="auto">
                    <a:xfrm>
                      <a:off x="0" y="0"/>
                      <a:ext cx="1515745" cy="1439545"/>
                    </a:xfrm>
                    <a:prstGeom prst="rect">
                      <a:avLst/>
                    </a:prstGeom>
                  </pic:spPr>
                </pic:pic>
              </a:graphicData>
            </a:graphic>
          </wp:anchor>
        </w:drawing>
      </w:r>
    </w:p>
    <w:p w14:paraId="45FB0818" w14:textId="77777777" w:rsidR="006603C3" w:rsidRDefault="006603C3">
      <w:pPr>
        <w:pStyle w:val="Sinespaciado"/>
      </w:pPr>
    </w:p>
    <w:p w14:paraId="76CC74BB" w14:textId="77777777" w:rsidR="006603C3" w:rsidRDefault="002D3B7B">
      <w:pPr>
        <w:pStyle w:val="Sinespaciado"/>
        <w:ind w:left="708" w:firstLine="284"/>
        <w:rPr>
          <w:rFonts w:ascii="Serif" w:eastAsia="Serif" w:hAnsi="Serif" w:cs="Serif"/>
          <w:b/>
          <w:bCs/>
          <w:sz w:val="32"/>
          <w:szCs w:val="32"/>
        </w:rPr>
      </w:pPr>
      <w:r>
        <w:rPr>
          <w:rFonts w:ascii="Serif" w:eastAsia="Serif" w:hAnsi="Serif" w:cs="Serif"/>
          <w:b/>
          <w:bCs/>
          <w:sz w:val="32"/>
          <w:szCs w:val="32"/>
        </w:rPr>
        <w:t xml:space="preserve">   TFG Ingeniería Informática: </w:t>
      </w:r>
    </w:p>
    <w:p w14:paraId="049F31CB" w14:textId="77777777" w:rsidR="006603C3" w:rsidRDefault="006603C3">
      <w:pPr>
        <w:pStyle w:val="Sinespaciado"/>
        <w:rPr>
          <w:rFonts w:ascii="Serif" w:eastAsia="Serif" w:hAnsi="Serif" w:cs="Serif"/>
          <w:b/>
          <w:bCs/>
          <w:sz w:val="32"/>
          <w:szCs w:val="32"/>
        </w:rPr>
      </w:pPr>
    </w:p>
    <w:p w14:paraId="17F23541" w14:textId="77777777" w:rsidR="006603C3" w:rsidRDefault="002D3B7B">
      <w:pPr>
        <w:pStyle w:val="Sinespaciado"/>
        <w:ind w:left="948" w:firstLine="284"/>
        <w:rPr>
          <w:rFonts w:ascii="Serif" w:eastAsia="Serif" w:hAnsi="Serif" w:cs="Serif"/>
          <w:b/>
          <w:bCs/>
          <w:sz w:val="32"/>
          <w:szCs w:val="32"/>
        </w:rPr>
      </w:pPr>
      <w:r>
        <w:rPr>
          <w:rFonts w:ascii="Serif" w:eastAsia="Serif" w:hAnsi="Serif" w:cs="Serif"/>
          <w:b/>
          <w:bCs/>
          <w:sz w:val="32"/>
          <w:szCs w:val="32"/>
        </w:rPr>
        <w:t>Análisis comercial urbano utilizando series temporales de compras de tarjetas de crédito</w:t>
      </w:r>
      <w:bookmarkStart w:id="0" w:name="_Hlk26728359"/>
      <w:bookmarkEnd w:id="0"/>
    </w:p>
    <w:p w14:paraId="53128261" w14:textId="77777777" w:rsidR="006603C3" w:rsidRDefault="006603C3">
      <w:pPr>
        <w:pStyle w:val="Sinespaciado"/>
      </w:pPr>
    </w:p>
    <w:p w14:paraId="62486C05" w14:textId="77777777" w:rsidR="006603C3" w:rsidRDefault="006603C3">
      <w:pPr>
        <w:pStyle w:val="Sinespaciado"/>
      </w:pPr>
    </w:p>
    <w:p w14:paraId="4101652C" w14:textId="77777777" w:rsidR="006603C3" w:rsidRDefault="006603C3">
      <w:pPr>
        <w:pStyle w:val="Sinespaciado"/>
      </w:pPr>
    </w:p>
    <w:p w14:paraId="4B99056E" w14:textId="77777777" w:rsidR="006603C3" w:rsidRDefault="006603C3">
      <w:pPr>
        <w:pStyle w:val="Sinespaciado"/>
      </w:pPr>
    </w:p>
    <w:p w14:paraId="1299C43A" w14:textId="77777777" w:rsidR="006603C3" w:rsidRDefault="006603C3">
      <w:pPr>
        <w:pStyle w:val="Sinespaciado"/>
      </w:pPr>
    </w:p>
    <w:p w14:paraId="4DDBEF00" w14:textId="77777777" w:rsidR="006603C3" w:rsidRDefault="006603C3">
      <w:pPr>
        <w:pStyle w:val="Sinespaciado"/>
      </w:pPr>
    </w:p>
    <w:p w14:paraId="3461D779" w14:textId="77777777" w:rsidR="006603C3" w:rsidRDefault="006603C3">
      <w:pPr>
        <w:pStyle w:val="Sinespaciado"/>
      </w:pPr>
    </w:p>
    <w:p w14:paraId="3CF2D8B6" w14:textId="77777777" w:rsidR="006603C3" w:rsidRDefault="006603C3">
      <w:pPr>
        <w:pStyle w:val="Sinespaciado"/>
      </w:pPr>
    </w:p>
    <w:p w14:paraId="0FB78278" w14:textId="77777777" w:rsidR="006603C3" w:rsidRDefault="006603C3">
      <w:pPr>
        <w:pStyle w:val="Sinespaciado"/>
      </w:pPr>
    </w:p>
    <w:p w14:paraId="1FC39945" w14:textId="77777777" w:rsidR="006603C3" w:rsidRDefault="006603C3">
      <w:pPr>
        <w:pStyle w:val="Sinespaciado"/>
      </w:pPr>
    </w:p>
    <w:p w14:paraId="0562CB0E" w14:textId="77777777" w:rsidR="006603C3" w:rsidRDefault="006603C3">
      <w:pPr>
        <w:pStyle w:val="Sinespaciado"/>
      </w:pPr>
    </w:p>
    <w:p w14:paraId="34CE0A41" w14:textId="77777777" w:rsidR="006603C3" w:rsidRDefault="006603C3">
      <w:pPr>
        <w:pStyle w:val="Sinespaciado"/>
      </w:pPr>
    </w:p>
    <w:p w14:paraId="62EBF3C5" w14:textId="77777777" w:rsidR="006603C3" w:rsidRDefault="006603C3">
      <w:pPr>
        <w:pStyle w:val="Sinespaciado"/>
      </w:pPr>
    </w:p>
    <w:p w14:paraId="6D98A12B" w14:textId="77777777" w:rsidR="006603C3" w:rsidRDefault="006603C3">
      <w:pPr>
        <w:pStyle w:val="Sinespaciado"/>
      </w:pPr>
    </w:p>
    <w:p w14:paraId="5DDFF8D4" w14:textId="77777777" w:rsidR="006603C3" w:rsidRDefault="002D3B7B">
      <w:pPr>
        <w:pStyle w:val="Sinespaciado"/>
        <w:jc w:val="center"/>
        <w:rPr>
          <w:rFonts w:ascii="Serif" w:eastAsia="Serif" w:hAnsi="Serif" w:cs="Serif"/>
          <w:sz w:val="36"/>
          <w:szCs w:val="36"/>
        </w:rPr>
      </w:pPr>
      <w:r>
        <w:rPr>
          <w:rFonts w:ascii="Serif" w:eastAsia="Serif" w:hAnsi="Serif" w:cs="Serif"/>
          <w:sz w:val="36"/>
          <w:szCs w:val="36"/>
        </w:rPr>
        <w:t>Presentado por Sergio Bueno Medina</w:t>
      </w:r>
    </w:p>
    <w:p w14:paraId="52978FC2" w14:textId="2E0F2BFA" w:rsidR="006603C3" w:rsidRDefault="002D3B7B">
      <w:pPr>
        <w:pStyle w:val="Sinespaciado"/>
        <w:jc w:val="center"/>
        <w:rPr>
          <w:rFonts w:ascii="Serif" w:eastAsia="Serif" w:hAnsi="Serif" w:cs="Serif"/>
          <w:sz w:val="36"/>
          <w:szCs w:val="36"/>
        </w:rPr>
      </w:pPr>
      <w:r>
        <w:rPr>
          <w:rFonts w:ascii="Serif" w:eastAsia="Serif" w:hAnsi="Serif" w:cs="Serif"/>
          <w:sz w:val="36"/>
          <w:szCs w:val="36"/>
        </w:rPr>
        <w:t xml:space="preserve">en Burgos el </w:t>
      </w:r>
      <w:r w:rsidR="00C92BAD" w:rsidRPr="00C92BAD">
        <w:rPr>
          <w:rFonts w:ascii="Serif" w:eastAsia="Serif" w:hAnsi="Serif" w:cs="Serif"/>
          <w:sz w:val="36"/>
          <w:szCs w:val="36"/>
        </w:rPr>
        <w:t>13 de febrero de 2020</w:t>
      </w:r>
    </w:p>
    <w:p w14:paraId="2F8FAD2C" w14:textId="77777777" w:rsidR="006603C3" w:rsidRDefault="002D3B7B">
      <w:pPr>
        <w:pStyle w:val="Sinespaciado"/>
        <w:jc w:val="center"/>
        <w:rPr>
          <w:rFonts w:ascii="Serif" w:eastAsia="Serif" w:hAnsi="Serif" w:cs="Serif"/>
          <w:sz w:val="40"/>
          <w:szCs w:val="40"/>
        </w:rPr>
      </w:pPr>
      <w:r>
        <w:rPr>
          <w:noProof/>
        </w:rPr>
        <w:drawing>
          <wp:anchor distT="0" distB="6350" distL="0" distR="115570" simplePos="0" relativeHeight="6" behindDoc="0" locked="0" layoutInCell="1" allowOverlap="1" wp14:anchorId="68566F36" wp14:editId="07777777">
            <wp:simplePos x="0" y="0"/>
            <wp:positionH relativeFrom="margin">
              <wp:align>left</wp:align>
            </wp:positionH>
            <wp:positionV relativeFrom="margin">
              <wp:align>top</wp:align>
            </wp:positionV>
            <wp:extent cx="646430" cy="1080135"/>
            <wp:effectExtent l="0" t="0" r="0" b="0"/>
            <wp:wrapSquare wrapText="bothSides"/>
            <wp:docPr id="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1"/>
                    <pic:cNvPicPr>
                      <a:picLocks noChangeAspect="1" noChangeArrowheads="1"/>
                    </pic:cNvPicPr>
                  </pic:nvPicPr>
                  <pic:blipFill>
                    <a:blip r:embed="rId8"/>
                    <a:stretch>
                      <a:fillRect/>
                    </a:stretch>
                  </pic:blipFill>
                  <pic:spPr bwMode="auto">
                    <a:xfrm>
                      <a:off x="0" y="0"/>
                      <a:ext cx="646430" cy="1080135"/>
                    </a:xfrm>
                    <a:prstGeom prst="rect">
                      <a:avLst/>
                    </a:prstGeom>
                  </pic:spPr>
                </pic:pic>
              </a:graphicData>
            </a:graphic>
          </wp:anchor>
        </w:drawing>
      </w:r>
      <w:r>
        <w:rPr>
          <w:rFonts w:ascii="Serif" w:eastAsia="Serif" w:hAnsi="Serif" w:cs="Serif"/>
          <w:sz w:val="40"/>
          <w:szCs w:val="40"/>
        </w:rPr>
        <w:t>UNIVERSIDAD DE BURGOS</w:t>
      </w:r>
    </w:p>
    <w:p w14:paraId="607C8E38" w14:textId="77777777" w:rsidR="006603C3" w:rsidRDefault="002D3B7B">
      <w:pPr>
        <w:pStyle w:val="Sinespaciado"/>
        <w:jc w:val="center"/>
        <w:rPr>
          <w:rFonts w:ascii="Serif" w:eastAsia="Serif" w:hAnsi="Serif" w:cs="Serif"/>
          <w:smallCaps/>
          <w:sz w:val="40"/>
          <w:szCs w:val="40"/>
        </w:rPr>
      </w:pPr>
      <w:r>
        <w:rPr>
          <w:rFonts w:ascii="Serif" w:eastAsia="Serif" w:hAnsi="Serif" w:cs="Serif"/>
          <w:smallCaps/>
          <w:noProof/>
          <w:sz w:val="40"/>
          <w:szCs w:val="40"/>
        </w:rPr>
        <w:lastRenderedPageBreak/>
        <w:drawing>
          <wp:anchor distT="0" distB="6350" distL="114300" distR="0" simplePos="0" relativeHeight="7" behindDoc="0" locked="0" layoutInCell="1" allowOverlap="1" wp14:anchorId="35088237" wp14:editId="07777777">
            <wp:simplePos x="0" y="0"/>
            <wp:positionH relativeFrom="margin">
              <wp:align>right</wp:align>
            </wp:positionH>
            <wp:positionV relativeFrom="margin">
              <wp:align>top</wp:align>
            </wp:positionV>
            <wp:extent cx="832485" cy="1079500"/>
            <wp:effectExtent l="0" t="0" r="0" b="0"/>
            <wp:wrapSquare wrapText="bothSides"/>
            <wp:docPr id="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3"/>
                    <pic:cNvPicPr>
                      <a:picLocks noChangeAspect="1" noChangeArrowheads="1"/>
                    </pic:cNvPicPr>
                  </pic:nvPicPr>
                  <pic:blipFill>
                    <a:blip r:embed="rId9"/>
                    <a:stretch>
                      <a:fillRect/>
                    </a:stretch>
                  </pic:blipFill>
                  <pic:spPr bwMode="auto">
                    <a:xfrm>
                      <a:off x="0" y="0"/>
                      <a:ext cx="832485" cy="1079500"/>
                    </a:xfrm>
                    <a:prstGeom prst="rect">
                      <a:avLst/>
                    </a:prstGeom>
                  </pic:spPr>
                </pic:pic>
              </a:graphicData>
            </a:graphic>
          </wp:anchor>
        </w:drawing>
      </w:r>
      <w:r>
        <w:rPr>
          <w:rFonts w:ascii="Serif" w:eastAsia="Serif" w:hAnsi="Serif" w:cs="Serif"/>
          <w:smallCaps/>
          <w:sz w:val="40"/>
          <w:szCs w:val="40"/>
        </w:rPr>
        <w:t>Escuela Politécnica Superior</w:t>
      </w:r>
    </w:p>
    <w:p w14:paraId="2819E5D3" w14:textId="77777777" w:rsidR="006603C3" w:rsidRDefault="002D3B7B">
      <w:pPr>
        <w:pStyle w:val="Sinespaciado"/>
        <w:jc w:val="center"/>
        <w:rPr>
          <w:rFonts w:ascii="Serif" w:eastAsia="Serif" w:hAnsi="Serif" w:cs="Serif"/>
          <w:sz w:val="40"/>
          <w:szCs w:val="40"/>
        </w:rPr>
      </w:pPr>
      <w:proofErr w:type="spellStart"/>
      <w:r>
        <w:rPr>
          <w:rFonts w:ascii="Serif" w:eastAsia="Serif" w:hAnsi="Serif" w:cs="Serif"/>
          <w:sz w:val="40"/>
          <w:szCs w:val="40"/>
        </w:rPr>
        <w:t>Gº</w:t>
      </w:r>
      <w:proofErr w:type="spellEnd"/>
      <w:r>
        <w:rPr>
          <w:rFonts w:ascii="Serif" w:eastAsia="Serif" w:hAnsi="Serif" w:cs="Serif"/>
          <w:sz w:val="40"/>
          <w:szCs w:val="40"/>
        </w:rPr>
        <w:t xml:space="preserve"> en Ingeniería Informática</w:t>
      </w:r>
    </w:p>
    <w:p w14:paraId="2946DB82" w14:textId="77777777" w:rsidR="006603C3" w:rsidRDefault="006603C3">
      <w:pPr>
        <w:pStyle w:val="Sinespaciado"/>
        <w:rPr>
          <w:rFonts w:ascii="Serif" w:eastAsia="Serif" w:hAnsi="Serif" w:cs="Serif"/>
        </w:rPr>
      </w:pPr>
    </w:p>
    <w:p w14:paraId="5997CC1D" w14:textId="77777777" w:rsidR="006603C3" w:rsidRDefault="006603C3">
      <w:pPr>
        <w:pStyle w:val="Sinespaciado"/>
        <w:rPr>
          <w:rFonts w:ascii="Serif" w:eastAsia="Serif" w:hAnsi="Serif" w:cs="Serif"/>
          <w:sz w:val="36"/>
          <w:szCs w:val="36"/>
        </w:rPr>
      </w:pPr>
    </w:p>
    <w:p w14:paraId="20BE1EFD" w14:textId="1934A0FD" w:rsidR="003B6853" w:rsidRDefault="002D3B7B" w:rsidP="00C11EA0">
      <w:pPr>
        <w:pStyle w:val="Sinespaciado"/>
        <w:jc w:val="center"/>
        <w:rPr>
          <w:rFonts w:ascii="Serif" w:eastAsia="Serif" w:hAnsi="Serif" w:cs="Serif"/>
          <w:sz w:val="36"/>
          <w:szCs w:val="36"/>
        </w:rPr>
      </w:pPr>
      <w:r>
        <w:rPr>
          <w:rFonts w:ascii="Serif" w:eastAsia="Serif" w:hAnsi="Serif" w:cs="Serif"/>
          <w:sz w:val="36"/>
          <w:szCs w:val="36"/>
        </w:rPr>
        <w:t>Tutor</w:t>
      </w:r>
      <w:r w:rsidR="005824D9">
        <w:rPr>
          <w:rFonts w:ascii="Serif" w:eastAsia="Serif" w:hAnsi="Serif" w:cs="Serif"/>
          <w:sz w:val="36"/>
          <w:szCs w:val="36"/>
        </w:rPr>
        <w:t>es</w:t>
      </w:r>
      <w:r>
        <w:rPr>
          <w:rFonts w:ascii="Serif" w:eastAsia="Serif" w:hAnsi="Serif" w:cs="Serif"/>
          <w:sz w:val="36"/>
          <w:szCs w:val="36"/>
        </w:rPr>
        <w:t xml:space="preserve"> D</w:t>
      </w:r>
      <w:r w:rsidR="00C11EA0">
        <w:rPr>
          <w:rFonts w:ascii="Serif" w:eastAsia="Serif" w:hAnsi="Serif" w:cs="Serif"/>
          <w:sz w:val="36"/>
          <w:szCs w:val="36"/>
        </w:rPr>
        <w:t>r</w:t>
      </w:r>
      <w:r>
        <w:rPr>
          <w:rFonts w:ascii="Serif" w:eastAsia="Serif" w:hAnsi="Serif" w:cs="Serif"/>
          <w:sz w:val="36"/>
          <w:szCs w:val="36"/>
        </w:rPr>
        <w:t xml:space="preserve">. José Manuel Galán </w:t>
      </w:r>
      <w:proofErr w:type="spellStart"/>
      <w:r>
        <w:rPr>
          <w:rFonts w:ascii="Serif" w:eastAsia="Serif" w:hAnsi="Serif" w:cs="Serif"/>
          <w:sz w:val="36"/>
          <w:szCs w:val="36"/>
        </w:rPr>
        <w:t>Orda</w:t>
      </w:r>
      <w:r w:rsidR="00C11EA0">
        <w:rPr>
          <w:rFonts w:ascii="Serif" w:eastAsia="Serif" w:hAnsi="Serif" w:cs="Serif"/>
          <w:sz w:val="36"/>
          <w:szCs w:val="36"/>
        </w:rPr>
        <w:t>x</w:t>
      </w:r>
      <w:proofErr w:type="spellEnd"/>
      <w:r w:rsidR="00C11EA0">
        <w:rPr>
          <w:rFonts w:ascii="Serif" w:eastAsia="Serif" w:hAnsi="Serif" w:cs="Serif"/>
          <w:sz w:val="36"/>
          <w:szCs w:val="36"/>
        </w:rPr>
        <w:t xml:space="preserve"> y </w:t>
      </w:r>
      <w:r w:rsidR="003B6853" w:rsidRPr="003B6853">
        <w:rPr>
          <w:rFonts w:ascii="Serif" w:eastAsia="Serif" w:hAnsi="Serif" w:cs="Serif"/>
          <w:sz w:val="36"/>
          <w:szCs w:val="36"/>
        </w:rPr>
        <w:t>Virginia Ahedo Garc</w:t>
      </w:r>
      <w:r w:rsidR="003B6853" w:rsidRPr="003B6853">
        <w:rPr>
          <w:rFonts w:ascii="Serif" w:eastAsia="Serif" w:hAnsi="Serif" w:cs="Serif" w:hint="eastAsia"/>
          <w:sz w:val="36"/>
          <w:szCs w:val="36"/>
        </w:rPr>
        <w:t>í</w:t>
      </w:r>
      <w:r w:rsidR="003B6853" w:rsidRPr="003B6853">
        <w:rPr>
          <w:rFonts w:ascii="Serif" w:eastAsia="Serif" w:hAnsi="Serif" w:cs="Serif"/>
          <w:sz w:val="36"/>
          <w:szCs w:val="36"/>
        </w:rPr>
        <w:t>a</w:t>
      </w:r>
    </w:p>
    <w:p w14:paraId="110FFD37" w14:textId="0F66F44C" w:rsidR="006603C3" w:rsidRDefault="006603C3">
      <w:pPr>
        <w:ind w:firstLine="0"/>
        <w:rPr>
          <w:rFonts w:eastAsia="Serif" w:cs="Serif"/>
          <w:sz w:val="28"/>
          <w:szCs w:val="28"/>
          <w:lang w:eastAsia="es-ES"/>
        </w:rPr>
      </w:pPr>
    </w:p>
    <w:p w14:paraId="6FFF01C9" w14:textId="5B90E347" w:rsidR="006603C3" w:rsidRDefault="002D3B7B">
      <w:pPr>
        <w:ind w:firstLine="0"/>
        <w:rPr>
          <w:rFonts w:eastAsia="Serif" w:cs="Serif"/>
          <w:sz w:val="28"/>
          <w:szCs w:val="28"/>
          <w:lang w:eastAsia="es-ES"/>
        </w:rPr>
      </w:pPr>
      <w:r>
        <w:rPr>
          <w:rFonts w:eastAsia="Serif" w:cs="Serif"/>
          <w:sz w:val="28"/>
          <w:szCs w:val="28"/>
          <w:shd w:val="clear" w:color="auto" w:fill="FFFFFF"/>
          <w:lang w:eastAsia="es-ES"/>
        </w:rPr>
        <w:t>D</w:t>
      </w:r>
      <w:r w:rsidR="00C11EA0">
        <w:rPr>
          <w:rFonts w:eastAsia="Serif" w:cs="Serif"/>
          <w:sz w:val="28"/>
          <w:szCs w:val="28"/>
          <w:shd w:val="clear" w:color="auto" w:fill="FFFFFF"/>
          <w:lang w:eastAsia="es-ES"/>
        </w:rPr>
        <w:t>r</w:t>
      </w:r>
      <w:r>
        <w:rPr>
          <w:rFonts w:eastAsia="Serif" w:cs="Serif"/>
          <w:sz w:val="28"/>
          <w:szCs w:val="28"/>
          <w:shd w:val="clear" w:color="auto" w:fill="FFFFFF"/>
          <w:lang w:eastAsia="es-ES"/>
        </w:rPr>
        <w:t xml:space="preserve">. José Manuel Galán </w:t>
      </w:r>
      <w:proofErr w:type="spellStart"/>
      <w:r>
        <w:rPr>
          <w:rFonts w:eastAsia="Serif" w:cs="Serif"/>
          <w:sz w:val="28"/>
          <w:szCs w:val="28"/>
          <w:shd w:val="clear" w:color="auto" w:fill="FFFFFF"/>
          <w:lang w:eastAsia="es-ES"/>
        </w:rPr>
        <w:t>Ordax</w:t>
      </w:r>
      <w:proofErr w:type="spellEnd"/>
      <w:r w:rsidR="00C92BAD">
        <w:rPr>
          <w:rFonts w:eastAsia="Serif" w:cs="Serif"/>
          <w:sz w:val="28"/>
          <w:szCs w:val="28"/>
          <w:shd w:val="clear" w:color="auto" w:fill="FFFFFF"/>
          <w:lang w:eastAsia="es-ES"/>
        </w:rPr>
        <w:t xml:space="preserve"> y</w:t>
      </w:r>
      <w:bookmarkStart w:id="1" w:name="_Hlk32411183"/>
      <w:r w:rsidR="00C11EA0">
        <w:rPr>
          <w:rFonts w:eastAsia="Serif" w:cs="Serif"/>
          <w:sz w:val="28"/>
          <w:szCs w:val="28"/>
          <w:shd w:val="clear" w:color="auto" w:fill="FFFFFF"/>
          <w:lang w:eastAsia="es-ES"/>
        </w:rPr>
        <w:t xml:space="preserve"> </w:t>
      </w:r>
      <w:r w:rsidR="00C92BAD" w:rsidRPr="00C92BAD">
        <w:rPr>
          <w:rFonts w:eastAsia="Serif" w:cs="Serif"/>
          <w:sz w:val="28"/>
          <w:szCs w:val="28"/>
          <w:shd w:val="clear" w:color="auto" w:fill="FFFFFF"/>
          <w:lang w:eastAsia="es-ES"/>
        </w:rPr>
        <w:t>Virginia Ahedo Garc</w:t>
      </w:r>
      <w:r w:rsidR="00C92BAD" w:rsidRPr="00C92BAD">
        <w:rPr>
          <w:rFonts w:eastAsia="Serif" w:cs="Serif" w:hint="eastAsia"/>
          <w:sz w:val="28"/>
          <w:szCs w:val="28"/>
          <w:shd w:val="clear" w:color="auto" w:fill="FFFFFF"/>
          <w:lang w:eastAsia="es-ES"/>
        </w:rPr>
        <w:t>í</w:t>
      </w:r>
      <w:r w:rsidR="00C92BAD" w:rsidRPr="00C92BAD">
        <w:rPr>
          <w:rFonts w:eastAsia="Serif" w:cs="Serif"/>
          <w:sz w:val="28"/>
          <w:szCs w:val="28"/>
          <w:shd w:val="clear" w:color="auto" w:fill="FFFFFF"/>
          <w:lang w:eastAsia="es-ES"/>
        </w:rPr>
        <w:t>a</w:t>
      </w:r>
      <w:r>
        <w:rPr>
          <w:rFonts w:eastAsia="Serif" w:cs="Serif"/>
          <w:sz w:val="28"/>
          <w:szCs w:val="28"/>
          <w:shd w:val="clear" w:color="auto" w:fill="FFFFFF"/>
          <w:lang w:eastAsia="es-ES"/>
        </w:rPr>
        <w:t xml:space="preserve"> </w:t>
      </w:r>
      <w:bookmarkEnd w:id="1"/>
      <w:r>
        <w:rPr>
          <w:rFonts w:eastAsia="Serif" w:cs="Serif"/>
          <w:sz w:val="28"/>
          <w:szCs w:val="28"/>
          <w:shd w:val="clear" w:color="auto" w:fill="FFFFFF"/>
          <w:lang w:eastAsia="es-ES"/>
        </w:rPr>
        <w:t>profesor</w:t>
      </w:r>
      <w:r w:rsidR="00C92BAD">
        <w:rPr>
          <w:rFonts w:eastAsia="Serif" w:cs="Serif"/>
          <w:sz w:val="28"/>
          <w:szCs w:val="28"/>
          <w:shd w:val="clear" w:color="auto" w:fill="FFFFFF"/>
          <w:lang w:eastAsia="es-ES"/>
        </w:rPr>
        <w:t xml:space="preserve">es </w:t>
      </w:r>
      <w:r>
        <w:rPr>
          <w:rFonts w:eastAsia="Serif" w:cs="Serif"/>
          <w:sz w:val="28"/>
          <w:szCs w:val="28"/>
          <w:shd w:val="clear" w:color="auto" w:fill="FFFFFF"/>
          <w:lang w:eastAsia="es-ES"/>
        </w:rPr>
        <w:t>del departamento de Ingeniería Civil, área de Organización de Empresas</w:t>
      </w:r>
    </w:p>
    <w:p w14:paraId="4D5CF7E8" w14:textId="26FA53ED" w:rsidR="006603C3" w:rsidRDefault="002D3B7B">
      <w:pPr>
        <w:ind w:firstLine="0"/>
        <w:rPr>
          <w:rFonts w:eastAsia="Serif" w:cs="Serif"/>
          <w:sz w:val="28"/>
          <w:szCs w:val="28"/>
          <w:lang w:eastAsia="es-ES"/>
        </w:rPr>
      </w:pPr>
      <w:r>
        <w:rPr>
          <w:rFonts w:eastAsia="Serif" w:cs="Serif"/>
          <w:sz w:val="28"/>
          <w:szCs w:val="28"/>
          <w:shd w:val="clear" w:color="auto" w:fill="FFFFFF"/>
          <w:lang w:eastAsia="es-ES"/>
        </w:rPr>
        <w:t>Expone</w:t>
      </w:r>
      <w:r w:rsidR="004446FE">
        <w:rPr>
          <w:rFonts w:eastAsia="Serif" w:cs="Serif"/>
          <w:sz w:val="28"/>
          <w:szCs w:val="28"/>
          <w:shd w:val="clear" w:color="auto" w:fill="FFFFFF"/>
          <w:lang w:eastAsia="es-ES"/>
        </w:rPr>
        <w:t>n</w:t>
      </w:r>
      <w:r>
        <w:rPr>
          <w:rFonts w:eastAsia="Serif" w:cs="Serif"/>
          <w:sz w:val="28"/>
          <w:szCs w:val="28"/>
          <w:shd w:val="clear" w:color="auto" w:fill="FFFFFF"/>
          <w:lang w:eastAsia="es-ES"/>
        </w:rPr>
        <w:t>:</w:t>
      </w:r>
    </w:p>
    <w:p w14:paraId="1D639E55" w14:textId="70DF0232" w:rsidR="006603C3" w:rsidRDefault="002D3B7B">
      <w:pPr>
        <w:rPr>
          <w:rFonts w:eastAsia="Serif" w:cs="Serif"/>
          <w:b/>
          <w:bCs/>
          <w:sz w:val="28"/>
          <w:szCs w:val="28"/>
          <w:lang w:eastAsia="es-ES"/>
        </w:rPr>
      </w:pPr>
      <w:r>
        <w:rPr>
          <w:rFonts w:eastAsia="Serif" w:cs="Serif"/>
          <w:sz w:val="28"/>
          <w:szCs w:val="28"/>
          <w:shd w:val="clear" w:color="auto" w:fill="FFFFFF"/>
          <w:lang w:eastAsia="es-ES"/>
        </w:rPr>
        <w:t>Que el alumno Sergio Bueno Medina, con DNI 71296818S, ha realizado el Trabajo final del Grado de Ingeniería Informática titulado: Análisis comercial urbano utilizando series temporales de compras de tarjetas de crédito y que dicho trabajo ha sido realizado por el alumno bajo la dirección del que suscribe, en virtud de lo cual, se autoriza su presentación y defensa.</w:t>
      </w:r>
    </w:p>
    <w:p w14:paraId="6B699379" w14:textId="77777777" w:rsidR="006603C3" w:rsidRDefault="006603C3">
      <w:pPr>
        <w:rPr>
          <w:rFonts w:eastAsia="Serif" w:cs="Serif"/>
          <w:sz w:val="28"/>
          <w:szCs w:val="28"/>
          <w:lang w:eastAsia="es-ES"/>
        </w:rPr>
      </w:pPr>
    </w:p>
    <w:p w14:paraId="08C75F94" w14:textId="1886A704" w:rsidR="006603C3" w:rsidRDefault="002D3B7B">
      <w:pPr>
        <w:ind w:firstLine="0"/>
        <w:jc w:val="center"/>
        <w:rPr>
          <w:rFonts w:eastAsia="Serif" w:cs="Serif"/>
          <w:sz w:val="28"/>
          <w:szCs w:val="28"/>
          <w:lang w:eastAsia="es-ES"/>
        </w:rPr>
      </w:pPr>
      <w:r>
        <w:rPr>
          <w:rFonts w:eastAsia="Serif" w:cs="Serif"/>
          <w:sz w:val="28"/>
          <w:szCs w:val="28"/>
          <w:shd w:val="clear" w:color="auto" w:fill="FFFFFF"/>
          <w:lang w:eastAsia="es-ES"/>
        </w:rPr>
        <w:t xml:space="preserve">En Burgos a </w:t>
      </w:r>
      <w:r w:rsidR="00C92BAD">
        <w:rPr>
          <w:rFonts w:eastAsia="Serif" w:cs="Serif"/>
          <w:sz w:val="28"/>
          <w:szCs w:val="28"/>
          <w:shd w:val="clear" w:color="auto" w:fill="FFFFFF"/>
          <w:lang w:eastAsia="es-ES"/>
        </w:rPr>
        <w:t>13</w:t>
      </w:r>
      <w:r>
        <w:rPr>
          <w:rFonts w:eastAsia="Serif" w:cs="Serif"/>
          <w:sz w:val="28"/>
          <w:szCs w:val="28"/>
          <w:shd w:val="clear" w:color="auto" w:fill="FFFFFF"/>
          <w:lang w:eastAsia="es-ES"/>
        </w:rPr>
        <w:t xml:space="preserve"> de </w:t>
      </w:r>
      <w:r w:rsidR="00C92BAD">
        <w:rPr>
          <w:rFonts w:eastAsia="Serif" w:cs="Serif"/>
          <w:sz w:val="28"/>
          <w:szCs w:val="28"/>
          <w:shd w:val="clear" w:color="auto" w:fill="FFFFFF"/>
          <w:lang w:eastAsia="es-ES"/>
        </w:rPr>
        <w:t>febrero de 2020</w:t>
      </w:r>
    </w:p>
    <w:p w14:paraId="3FE9F23F" w14:textId="77777777" w:rsidR="006603C3" w:rsidRDefault="006603C3">
      <w:pPr>
        <w:ind w:firstLine="0"/>
        <w:rPr>
          <w:rFonts w:eastAsia="Serif" w:cs="Serif"/>
          <w:sz w:val="28"/>
          <w:szCs w:val="28"/>
          <w:lang w:eastAsia="es-ES"/>
        </w:rPr>
      </w:pPr>
    </w:p>
    <w:p w14:paraId="1F72F646" w14:textId="77777777" w:rsidR="006603C3" w:rsidRDefault="006603C3">
      <w:pPr>
        <w:jc w:val="center"/>
        <w:rPr>
          <w:rFonts w:eastAsia="Serif" w:cs="Serif"/>
          <w:sz w:val="28"/>
          <w:szCs w:val="28"/>
          <w:lang w:eastAsia="es-ES"/>
        </w:rPr>
      </w:pPr>
    </w:p>
    <w:p w14:paraId="59055900" w14:textId="77777777" w:rsidR="00C92BAD" w:rsidRDefault="00C92BAD" w:rsidP="00C92BAD">
      <w:pPr>
        <w:ind w:firstLine="0"/>
        <w:jc w:val="left"/>
        <w:rPr>
          <w:rFonts w:eastAsia="Serif" w:cs="Serif"/>
          <w:sz w:val="28"/>
          <w:szCs w:val="28"/>
          <w:lang w:eastAsia="es-ES"/>
        </w:rPr>
      </w:pPr>
    </w:p>
    <w:p w14:paraId="16B6571E" w14:textId="77777777" w:rsidR="00C92BAD" w:rsidRDefault="00C92BAD" w:rsidP="00C92BAD">
      <w:pPr>
        <w:ind w:firstLine="0"/>
        <w:jc w:val="left"/>
        <w:rPr>
          <w:rFonts w:eastAsia="Serif" w:cs="Serif"/>
          <w:sz w:val="28"/>
          <w:szCs w:val="28"/>
          <w:lang w:eastAsia="es-ES"/>
        </w:rPr>
      </w:pPr>
    </w:p>
    <w:p w14:paraId="13681180" w14:textId="5D4A94C8" w:rsidR="006603C3" w:rsidRDefault="002D3B7B" w:rsidP="00C92BAD">
      <w:pPr>
        <w:ind w:firstLine="0"/>
        <w:jc w:val="left"/>
        <w:rPr>
          <w:rFonts w:eastAsia="Serif" w:cs="Serif"/>
          <w:sz w:val="28"/>
          <w:szCs w:val="28"/>
          <w:lang w:eastAsia="es-ES"/>
        </w:rPr>
      </w:pPr>
      <w:r>
        <w:rPr>
          <w:rFonts w:eastAsia="Serif" w:cs="Serif"/>
          <w:sz w:val="28"/>
          <w:szCs w:val="28"/>
          <w:shd w:val="clear" w:color="auto" w:fill="FFFFFF"/>
          <w:lang w:eastAsia="es-ES"/>
        </w:rPr>
        <w:t xml:space="preserve">D. José Manuel Galán </w:t>
      </w:r>
      <w:proofErr w:type="spellStart"/>
      <w:r>
        <w:rPr>
          <w:rFonts w:eastAsia="Serif" w:cs="Serif"/>
          <w:sz w:val="28"/>
          <w:szCs w:val="28"/>
          <w:shd w:val="clear" w:color="auto" w:fill="FFFFFF"/>
          <w:lang w:eastAsia="es-ES"/>
        </w:rPr>
        <w:t>Ordax</w:t>
      </w:r>
      <w:proofErr w:type="spellEnd"/>
      <w:r w:rsidR="00C92BAD">
        <w:rPr>
          <w:rFonts w:eastAsia="Serif" w:cs="Serif"/>
          <w:sz w:val="28"/>
          <w:szCs w:val="28"/>
          <w:shd w:val="clear" w:color="auto" w:fill="FFFFFF"/>
          <w:lang w:eastAsia="es-ES"/>
        </w:rPr>
        <w:t xml:space="preserve"> </w:t>
      </w:r>
      <w:r w:rsidR="00C92BAD">
        <w:rPr>
          <w:rFonts w:eastAsia="Serif" w:cs="Serif"/>
          <w:sz w:val="28"/>
          <w:szCs w:val="28"/>
          <w:shd w:val="clear" w:color="auto" w:fill="FFFFFF"/>
          <w:lang w:eastAsia="es-ES"/>
        </w:rPr>
        <w:tab/>
      </w:r>
      <w:r w:rsidR="00C92BAD">
        <w:rPr>
          <w:rFonts w:eastAsia="Serif" w:cs="Serif"/>
          <w:sz w:val="28"/>
          <w:szCs w:val="28"/>
          <w:shd w:val="clear" w:color="auto" w:fill="FFFFFF"/>
          <w:lang w:eastAsia="es-ES"/>
        </w:rPr>
        <w:tab/>
        <w:t xml:space="preserve">          </w:t>
      </w:r>
      <w:r w:rsidR="003C799A">
        <w:rPr>
          <w:rFonts w:eastAsia="Serif" w:cs="Serif"/>
          <w:sz w:val="28"/>
          <w:szCs w:val="28"/>
          <w:shd w:val="clear" w:color="auto" w:fill="FFFFFF"/>
          <w:lang w:eastAsia="es-ES"/>
        </w:rPr>
        <w:t xml:space="preserve">  </w:t>
      </w:r>
      <w:r w:rsidR="00C92BAD">
        <w:rPr>
          <w:rFonts w:eastAsia="Serif" w:cs="Serif"/>
          <w:sz w:val="28"/>
          <w:szCs w:val="28"/>
          <w:shd w:val="clear" w:color="auto" w:fill="FFFFFF"/>
          <w:lang w:eastAsia="es-ES"/>
        </w:rPr>
        <w:t xml:space="preserve">D. </w:t>
      </w:r>
      <w:r w:rsidR="00C92BAD" w:rsidRPr="00C92BAD">
        <w:rPr>
          <w:rFonts w:eastAsia="Serif" w:cs="Serif"/>
          <w:sz w:val="28"/>
          <w:szCs w:val="28"/>
          <w:shd w:val="clear" w:color="auto" w:fill="FFFFFF"/>
          <w:lang w:eastAsia="es-ES"/>
        </w:rPr>
        <w:t>Virginia Ahedo</w:t>
      </w:r>
      <w:r w:rsidR="00C92BAD">
        <w:rPr>
          <w:rFonts w:eastAsia="Serif" w:cs="Serif"/>
          <w:sz w:val="28"/>
          <w:szCs w:val="28"/>
          <w:shd w:val="clear" w:color="auto" w:fill="FFFFFF"/>
          <w:lang w:eastAsia="es-ES"/>
        </w:rPr>
        <w:t xml:space="preserve"> García</w:t>
      </w:r>
    </w:p>
    <w:p w14:paraId="61CDCEAD" w14:textId="77777777" w:rsidR="006603C3" w:rsidRDefault="006603C3">
      <w:pPr>
        <w:spacing w:after="160"/>
        <w:ind w:firstLine="0"/>
        <w:jc w:val="left"/>
        <w:rPr>
          <w:rFonts w:eastAsia="Serif" w:cs="Serif"/>
          <w:sz w:val="32"/>
          <w:szCs w:val="32"/>
        </w:rPr>
      </w:pPr>
    </w:p>
    <w:p w14:paraId="6BB9E253" w14:textId="77777777" w:rsidR="006603C3" w:rsidRDefault="002D3B7B">
      <w:pPr>
        <w:spacing w:after="160"/>
        <w:ind w:firstLine="0"/>
        <w:jc w:val="left"/>
        <w:rPr>
          <w:rFonts w:eastAsia="Serif" w:cs="Serif"/>
        </w:rPr>
      </w:pPr>
      <w:r>
        <w:br w:type="page"/>
      </w:r>
    </w:p>
    <w:p w14:paraId="6D2BACD1" w14:textId="77777777" w:rsidR="006603C3" w:rsidRDefault="002D3B7B" w:rsidP="00355F2F">
      <w:pPr>
        <w:spacing w:after="160"/>
        <w:ind w:firstLine="0"/>
        <w:jc w:val="center"/>
        <w:rPr>
          <w:rFonts w:eastAsia="Serif" w:cs="Serif"/>
          <w:b/>
          <w:bCs/>
        </w:rPr>
      </w:pPr>
      <w:bookmarkStart w:id="2" w:name="_GoBack"/>
      <w:r>
        <w:rPr>
          <w:rFonts w:eastAsia="Serif" w:cs="Serif"/>
          <w:b/>
          <w:bCs/>
        </w:rPr>
        <w:lastRenderedPageBreak/>
        <w:t>Resumen</w:t>
      </w:r>
    </w:p>
    <w:p w14:paraId="477829B8" w14:textId="1316783A" w:rsidR="006603C3" w:rsidRDefault="002D3B7B">
      <w:pPr>
        <w:pStyle w:val="ubucuerpotrabajo"/>
        <w:rPr>
          <w:rFonts w:eastAsia="Serif" w:cs="Serif"/>
        </w:rPr>
      </w:pPr>
      <w:bookmarkStart w:id="3" w:name="_Hlk26982655"/>
      <w:r>
        <w:rPr>
          <w:rFonts w:eastAsia="Serif" w:cs="Serif"/>
        </w:rPr>
        <w:t xml:space="preserve">Análisis comercial urbano utilizando series temporales de compras de tarjetas de crédito se crea con la idea de emplear, usando tecnologías de </w:t>
      </w:r>
      <w:r w:rsidRPr="00767981">
        <w:rPr>
          <w:rFonts w:eastAsia="Serif" w:cs="Serif"/>
          <w:i/>
          <w:iCs/>
        </w:rPr>
        <w:t>Business Intelligence</w:t>
      </w:r>
      <w:r>
        <w:rPr>
          <w:rFonts w:eastAsia="Serif" w:cs="Serif"/>
        </w:rPr>
        <w:t>, los datos que recojo desde la API de BBVA para mostrar con ayuda de tablas y gráficos sobre una página web basada en Symfony para con esos datos hacer un posterior análisis y decidir la estrategia a seguir por ejemplo para montar un negocio en un código postal determinado conociendo los posibles competidores, oportunidades de negocio para aumentar las posibilidades de conformar un negocio rentable</w:t>
      </w:r>
      <w:bookmarkEnd w:id="3"/>
      <w:r w:rsidR="008C09B2">
        <w:rPr>
          <w:rFonts w:eastAsia="Serif" w:cs="Serif"/>
        </w:rPr>
        <w:t>.</w:t>
      </w:r>
    </w:p>
    <w:p w14:paraId="23DE523C" w14:textId="77777777" w:rsidR="006603C3" w:rsidRDefault="006603C3">
      <w:pPr>
        <w:pStyle w:val="ubucuerpotrabajo"/>
        <w:rPr>
          <w:rFonts w:eastAsia="Serif" w:cs="Serif"/>
        </w:rPr>
      </w:pPr>
    </w:p>
    <w:p w14:paraId="4EE4E833" w14:textId="77777777" w:rsidR="006603C3" w:rsidRDefault="002D3B7B" w:rsidP="00355F2F">
      <w:pPr>
        <w:spacing w:after="160"/>
        <w:ind w:firstLine="0"/>
        <w:jc w:val="center"/>
        <w:rPr>
          <w:rFonts w:eastAsia="Serif" w:cs="Serif"/>
          <w:lang w:val="en-GB"/>
        </w:rPr>
      </w:pPr>
      <w:proofErr w:type="spellStart"/>
      <w:r>
        <w:rPr>
          <w:rFonts w:eastAsia="Serif" w:cs="Serif"/>
          <w:b/>
          <w:bCs/>
          <w:lang w:val="en-GB"/>
        </w:rPr>
        <w:t>Descriptores</w:t>
      </w:r>
      <w:proofErr w:type="spellEnd"/>
    </w:p>
    <w:p w14:paraId="350D829B" w14:textId="34308F7E" w:rsidR="006603C3" w:rsidRDefault="002D3B7B">
      <w:pPr>
        <w:pStyle w:val="ubucuerpotrabajo"/>
        <w:rPr>
          <w:lang w:val="en-GB"/>
        </w:rPr>
      </w:pPr>
      <w:bookmarkStart w:id="4" w:name="_Hlk26983007"/>
      <w:r>
        <w:rPr>
          <w:rFonts w:eastAsia="Serif" w:cs="Serif"/>
          <w:lang w:val="en-GB"/>
        </w:rPr>
        <w:t xml:space="preserve">Symfony, PHP, </w:t>
      </w:r>
      <w:proofErr w:type="spellStart"/>
      <w:r>
        <w:rPr>
          <w:rFonts w:eastAsia="Serif" w:cs="Serif"/>
          <w:lang w:val="en-GB"/>
        </w:rPr>
        <w:t>aplicación</w:t>
      </w:r>
      <w:proofErr w:type="spellEnd"/>
      <w:r w:rsidR="00767981">
        <w:rPr>
          <w:rFonts w:eastAsia="Serif" w:cs="Serif"/>
          <w:lang w:val="en-GB"/>
        </w:rPr>
        <w:t xml:space="preserve"> </w:t>
      </w:r>
      <w:r>
        <w:rPr>
          <w:rFonts w:eastAsia="Serif" w:cs="Serif"/>
          <w:lang w:val="en-GB"/>
        </w:rPr>
        <w:t>web,</w:t>
      </w:r>
      <w:r w:rsidR="00F943B9">
        <w:rPr>
          <w:rFonts w:eastAsia="Serif" w:cs="Serif"/>
          <w:lang w:val="en-GB"/>
        </w:rPr>
        <w:t xml:space="preserve"> </w:t>
      </w:r>
      <w:proofErr w:type="spellStart"/>
      <w:r w:rsidR="00F943B9">
        <w:rPr>
          <w:rFonts w:eastAsia="Serif" w:cs="Serif"/>
          <w:lang w:val="en-GB"/>
        </w:rPr>
        <w:t>tablas</w:t>
      </w:r>
      <w:proofErr w:type="spellEnd"/>
      <w:r w:rsidR="00F943B9">
        <w:rPr>
          <w:rFonts w:eastAsia="Serif" w:cs="Serif"/>
          <w:lang w:val="en-GB"/>
        </w:rPr>
        <w:t>,</w:t>
      </w:r>
      <w:r>
        <w:rPr>
          <w:rFonts w:eastAsia="Serif" w:cs="Serif"/>
          <w:lang w:val="en-GB"/>
        </w:rPr>
        <w:t xml:space="preserve"> </w:t>
      </w:r>
      <w:proofErr w:type="spellStart"/>
      <w:r>
        <w:rPr>
          <w:rFonts w:eastAsia="Serif" w:cs="Serif"/>
          <w:lang w:val="en-GB"/>
        </w:rPr>
        <w:t>gráficos</w:t>
      </w:r>
      <w:proofErr w:type="spellEnd"/>
      <w:r>
        <w:rPr>
          <w:rFonts w:eastAsia="Serif" w:cs="Serif"/>
          <w:lang w:val="en-GB"/>
        </w:rPr>
        <w:t>, MYSQL, Busi</w:t>
      </w:r>
      <w:r>
        <w:rPr>
          <w:lang w:val="en-GB"/>
        </w:rPr>
        <w:t xml:space="preserve">ness Intelligence. </w:t>
      </w:r>
      <w:bookmarkEnd w:id="4"/>
    </w:p>
    <w:p w14:paraId="52E56223" w14:textId="77777777" w:rsidR="006603C3" w:rsidRDefault="006603C3">
      <w:pPr>
        <w:pStyle w:val="ubucuerpotrabajo"/>
        <w:rPr>
          <w:lang w:val="en-GB"/>
        </w:rPr>
      </w:pPr>
    </w:p>
    <w:p w14:paraId="7CBFD60A" w14:textId="0FF5E986" w:rsidR="006603C3" w:rsidRDefault="002D3B7B">
      <w:pPr>
        <w:spacing w:after="160"/>
        <w:ind w:firstLine="0"/>
        <w:jc w:val="center"/>
        <w:rPr>
          <w:b/>
          <w:i/>
          <w:lang w:val="en-GB"/>
        </w:rPr>
      </w:pPr>
      <w:r>
        <w:rPr>
          <w:b/>
          <w:i/>
          <w:lang w:val="en-GB"/>
        </w:rPr>
        <w:t>Abstract</w:t>
      </w:r>
    </w:p>
    <w:p w14:paraId="07547A01" w14:textId="77777777" w:rsidR="006603C3" w:rsidRDefault="006603C3">
      <w:pPr>
        <w:spacing w:after="160"/>
        <w:ind w:firstLine="0"/>
        <w:jc w:val="center"/>
        <w:rPr>
          <w:i/>
          <w:lang w:val="en-GB"/>
        </w:rPr>
      </w:pPr>
    </w:p>
    <w:p w14:paraId="46C88F81" w14:textId="1269CB41" w:rsidR="006603C3" w:rsidRDefault="002D3B7B">
      <w:pPr>
        <w:rPr>
          <w:i/>
          <w:iCs/>
          <w:lang w:val="en-GB"/>
        </w:rPr>
      </w:pPr>
      <w:r>
        <w:rPr>
          <w:i/>
          <w:iCs/>
          <w:lang w:val="en-GB"/>
        </w:rPr>
        <w:t>Urban commercial analysis using temporal series of credit cards arises with the idea that</w:t>
      </w:r>
      <w:r w:rsidR="00535E00">
        <w:rPr>
          <w:i/>
          <w:iCs/>
          <w:lang w:val="en-GB"/>
        </w:rPr>
        <w:t>,</w:t>
      </w:r>
      <w:r>
        <w:rPr>
          <w:i/>
          <w:iCs/>
          <w:lang w:val="en-GB"/>
        </w:rPr>
        <w:t xml:space="preserve"> using Business Intelligence technologies, tak</w:t>
      </w:r>
      <w:r w:rsidR="00430571">
        <w:rPr>
          <w:i/>
          <w:iCs/>
          <w:lang w:val="en-GB"/>
        </w:rPr>
        <w:t>ing</w:t>
      </w:r>
      <w:r>
        <w:rPr>
          <w:i/>
          <w:iCs/>
          <w:lang w:val="en-GB"/>
        </w:rPr>
        <w:t xml:space="preserve"> data from the BBVA API </w:t>
      </w:r>
      <w:r w:rsidR="00535E00">
        <w:rPr>
          <w:i/>
          <w:iCs/>
          <w:lang w:val="en-GB"/>
        </w:rPr>
        <w:t xml:space="preserve">use it to </w:t>
      </w:r>
      <w:r>
        <w:rPr>
          <w:i/>
          <w:iCs/>
          <w:lang w:val="en-GB"/>
        </w:rPr>
        <w:t>show with the help of tables and charts over a web application based in Symfony then, use the data provided  for an analysis and afterwards decide the strategy to follow, for example to start a business in a determined postal code knowing the possible competitors, business opportunities to improve the possibility of creating a profitable business</w:t>
      </w:r>
      <w:r w:rsidR="008C09B2">
        <w:rPr>
          <w:i/>
          <w:iCs/>
          <w:lang w:val="en-GB"/>
        </w:rPr>
        <w:t>.</w:t>
      </w:r>
    </w:p>
    <w:p w14:paraId="5043CB0F" w14:textId="77777777" w:rsidR="006603C3" w:rsidRDefault="006603C3">
      <w:pPr>
        <w:spacing w:after="160"/>
        <w:ind w:firstLine="0"/>
        <w:rPr>
          <w:i/>
          <w:lang w:val="en-GB"/>
        </w:rPr>
      </w:pPr>
    </w:p>
    <w:p w14:paraId="07459315" w14:textId="77777777" w:rsidR="006603C3" w:rsidRDefault="006603C3">
      <w:pPr>
        <w:spacing w:after="160"/>
        <w:ind w:firstLine="0"/>
        <w:rPr>
          <w:i/>
          <w:lang w:val="en-GB"/>
        </w:rPr>
      </w:pPr>
    </w:p>
    <w:p w14:paraId="15D59032" w14:textId="77777777" w:rsidR="006603C3" w:rsidRDefault="002D3B7B">
      <w:pPr>
        <w:spacing w:after="160"/>
        <w:ind w:firstLine="0"/>
        <w:jc w:val="center"/>
        <w:rPr>
          <w:i/>
          <w:lang w:val="en-GB"/>
        </w:rPr>
      </w:pPr>
      <w:r>
        <w:rPr>
          <w:b/>
          <w:i/>
          <w:lang w:val="en-GB"/>
        </w:rPr>
        <w:t>Keywords</w:t>
      </w:r>
    </w:p>
    <w:p w14:paraId="7F35AC5B" w14:textId="6CC2FEDB" w:rsidR="006603C3" w:rsidRDefault="002D3B7B" w:rsidP="00767981">
      <w:pPr>
        <w:spacing w:after="160"/>
        <w:ind w:firstLine="0"/>
        <w:rPr>
          <w:i/>
          <w:lang w:val="en-GB"/>
        </w:rPr>
      </w:pPr>
      <w:r>
        <w:rPr>
          <w:i/>
          <w:lang w:val="en-GB"/>
        </w:rPr>
        <w:t xml:space="preserve">Symfony, PHP, web application, </w:t>
      </w:r>
      <w:r w:rsidR="00F943B9">
        <w:rPr>
          <w:i/>
          <w:lang w:val="en-GB"/>
        </w:rPr>
        <w:t xml:space="preserve">grids, </w:t>
      </w:r>
      <w:r>
        <w:rPr>
          <w:i/>
          <w:lang w:val="en-GB"/>
        </w:rPr>
        <w:t>charts, MYSQL, Business Intelligence.</w:t>
      </w:r>
    </w:p>
    <w:p w14:paraId="6537F28F" w14:textId="77777777" w:rsidR="006603C3" w:rsidRDefault="006603C3">
      <w:pPr>
        <w:spacing w:after="160"/>
        <w:ind w:firstLine="0"/>
        <w:jc w:val="left"/>
        <w:rPr>
          <w:lang w:val="en-GB"/>
        </w:rPr>
      </w:pPr>
    </w:p>
    <w:bookmarkEnd w:id="2"/>
    <w:p w14:paraId="6DFB9E20" w14:textId="77777777" w:rsidR="006603C3" w:rsidRDefault="006603C3">
      <w:pPr>
        <w:spacing w:after="160"/>
        <w:ind w:firstLine="0"/>
        <w:jc w:val="left"/>
        <w:rPr>
          <w:lang w:val="en-GB"/>
        </w:rPr>
        <w:sectPr w:rsidR="006603C3">
          <w:headerReference w:type="default" r:id="rId11"/>
          <w:pgSz w:w="11906" w:h="16838"/>
          <w:pgMar w:top="1701" w:right="1985" w:bottom="1701" w:left="1985" w:header="709" w:footer="0" w:gutter="0"/>
          <w:pgNumType w:start="1"/>
          <w:cols w:space="720"/>
          <w:formProt w:val="0"/>
          <w:docGrid w:linePitch="360"/>
        </w:sectPr>
      </w:pPr>
    </w:p>
    <w:p w14:paraId="70DF9E56" w14:textId="0B45372F" w:rsidR="006038D0" w:rsidRDefault="006038D0">
      <w:pPr>
        <w:spacing w:after="0" w:line="240" w:lineRule="auto"/>
        <w:ind w:firstLine="0"/>
        <w:jc w:val="left"/>
        <w:rPr>
          <w:lang w:val="en-GB"/>
        </w:rPr>
      </w:pPr>
      <w:r>
        <w:rPr>
          <w:lang w:val="en-GB"/>
        </w:rPr>
        <w:br w:type="page"/>
      </w:r>
    </w:p>
    <w:p w14:paraId="7962B9FF" w14:textId="77777777" w:rsidR="006603C3" w:rsidRDefault="006603C3">
      <w:pPr>
        <w:rPr>
          <w:lang w:val="en-GB"/>
        </w:rPr>
      </w:pPr>
    </w:p>
    <w:bookmarkStart w:id="5" w:name="_Toc32455360" w:displacedByCustomXml="next"/>
    <w:sdt>
      <w:sdtPr>
        <w:rPr>
          <w:rFonts w:eastAsiaTheme="minorHAnsi" w:cstheme="minorBidi"/>
          <w:b w:val="0"/>
          <w:sz w:val="24"/>
          <w:szCs w:val="22"/>
        </w:rPr>
        <w:id w:val="922836396"/>
        <w:docPartObj>
          <w:docPartGallery w:val="Table of Contents"/>
          <w:docPartUnique/>
        </w:docPartObj>
      </w:sdtPr>
      <w:sdtEndPr/>
      <w:sdtContent>
        <w:p w14:paraId="607A4A42" w14:textId="77777777" w:rsidR="006603C3" w:rsidRDefault="002D3B7B">
          <w:pPr>
            <w:pStyle w:val="Ttulo1"/>
          </w:pPr>
          <w:proofErr w:type="spellStart"/>
          <w:r>
            <w:rPr>
              <w:lang w:val="en-GB"/>
            </w:rPr>
            <w:t>Índice</w:t>
          </w:r>
          <w:proofErr w:type="spellEnd"/>
          <w:r>
            <w:rPr>
              <w:lang w:val="en-GB"/>
            </w:rPr>
            <w:t xml:space="preserve"> General</w:t>
          </w:r>
          <w:bookmarkEnd w:id="5"/>
        </w:p>
        <w:p w14:paraId="6816494B" w14:textId="62ACDEFF" w:rsidR="00535E00" w:rsidRDefault="002D3B7B">
          <w:pPr>
            <w:pStyle w:val="TDC1"/>
            <w:tabs>
              <w:tab w:val="right" w:leader="dot" w:pos="8210"/>
            </w:tabs>
            <w:rPr>
              <w:rFonts w:asciiTheme="minorHAnsi" w:eastAsiaTheme="minorEastAsia" w:hAnsiTheme="minorHAnsi"/>
              <w:noProof/>
              <w:sz w:val="22"/>
              <w:lang w:eastAsia="es-ES"/>
            </w:rPr>
          </w:pPr>
          <w:r>
            <w:fldChar w:fldCharType="begin"/>
          </w:r>
          <w:r>
            <w:rPr>
              <w:rStyle w:val="Enlacedelndice"/>
              <w:webHidden/>
            </w:rPr>
            <w:instrText>TOC \z \o "1-3" \u \h</w:instrText>
          </w:r>
          <w:r>
            <w:rPr>
              <w:rStyle w:val="Enlacedelndice"/>
            </w:rPr>
            <w:fldChar w:fldCharType="separate"/>
          </w:r>
          <w:hyperlink w:anchor="_Toc32455360" w:history="1">
            <w:r w:rsidR="00535E00" w:rsidRPr="00F167C5">
              <w:rPr>
                <w:rStyle w:val="Hipervnculo"/>
                <w:noProof/>
                <w:lang w:val="en-GB"/>
              </w:rPr>
              <w:t>Índice General</w:t>
            </w:r>
            <w:r w:rsidR="00535E00">
              <w:rPr>
                <w:noProof/>
                <w:webHidden/>
              </w:rPr>
              <w:tab/>
            </w:r>
            <w:r w:rsidR="00535E00">
              <w:rPr>
                <w:noProof/>
                <w:webHidden/>
              </w:rPr>
              <w:fldChar w:fldCharType="begin"/>
            </w:r>
            <w:r w:rsidR="00535E00">
              <w:rPr>
                <w:noProof/>
                <w:webHidden/>
              </w:rPr>
              <w:instrText xml:space="preserve"> PAGEREF _Toc32455360 \h </w:instrText>
            </w:r>
            <w:r w:rsidR="00535E00">
              <w:rPr>
                <w:noProof/>
                <w:webHidden/>
              </w:rPr>
            </w:r>
            <w:r w:rsidR="00535E00">
              <w:rPr>
                <w:noProof/>
                <w:webHidden/>
              </w:rPr>
              <w:fldChar w:fldCharType="separate"/>
            </w:r>
            <w:r w:rsidR="00535E00">
              <w:rPr>
                <w:noProof/>
                <w:webHidden/>
              </w:rPr>
              <w:t>4</w:t>
            </w:r>
            <w:r w:rsidR="00535E00">
              <w:rPr>
                <w:noProof/>
                <w:webHidden/>
              </w:rPr>
              <w:fldChar w:fldCharType="end"/>
            </w:r>
          </w:hyperlink>
        </w:p>
        <w:p w14:paraId="3A06BCAE" w14:textId="14F49064" w:rsidR="00535E00" w:rsidRDefault="00535E00">
          <w:pPr>
            <w:pStyle w:val="TDC1"/>
            <w:tabs>
              <w:tab w:val="right" w:leader="dot" w:pos="8210"/>
            </w:tabs>
            <w:rPr>
              <w:rFonts w:asciiTheme="minorHAnsi" w:eastAsiaTheme="minorEastAsia" w:hAnsiTheme="minorHAnsi"/>
              <w:noProof/>
              <w:sz w:val="22"/>
              <w:lang w:eastAsia="es-ES"/>
            </w:rPr>
          </w:pPr>
          <w:hyperlink w:anchor="_Toc32455361" w:history="1">
            <w:r w:rsidRPr="00F167C5">
              <w:rPr>
                <w:rStyle w:val="Hipervnculo"/>
                <w:noProof/>
              </w:rPr>
              <w:t>Índice de figuras</w:t>
            </w:r>
            <w:r>
              <w:rPr>
                <w:noProof/>
                <w:webHidden/>
              </w:rPr>
              <w:tab/>
            </w:r>
            <w:r>
              <w:rPr>
                <w:noProof/>
                <w:webHidden/>
              </w:rPr>
              <w:fldChar w:fldCharType="begin"/>
            </w:r>
            <w:r>
              <w:rPr>
                <w:noProof/>
                <w:webHidden/>
              </w:rPr>
              <w:instrText xml:space="preserve"> PAGEREF _Toc32455361 \h </w:instrText>
            </w:r>
            <w:r>
              <w:rPr>
                <w:noProof/>
                <w:webHidden/>
              </w:rPr>
            </w:r>
            <w:r>
              <w:rPr>
                <w:noProof/>
                <w:webHidden/>
              </w:rPr>
              <w:fldChar w:fldCharType="separate"/>
            </w:r>
            <w:r>
              <w:rPr>
                <w:noProof/>
                <w:webHidden/>
              </w:rPr>
              <w:t>6</w:t>
            </w:r>
            <w:r>
              <w:rPr>
                <w:noProof/>
                <w:webHidden/>
              </w:rPr>
              <w:fldChar w:fldCharType="end"/>
            </w:r>
          </w:hyperlink>
        </w:p>
        <w:p w14:paraId="2F813169" w14:textId="5E44A369" w:rsidR="00535E00" w:rsidRDefault="00535E00">
          <w:pPr>
            <w:pStyle w:val="TDC1"/>
            <w:tabs>
              <w:tab w:val="right" w:leader="dot" w:pos="8210"/>
            </w:tabs>
            <w:rPr>
              <w:rFonts w:asciiTheme="minorHAnsi" w:eastAsiaTheme="minorEastAsia" w:hAnsiTheme="minorHAnsi"/>
              <w:noProof/>
              <w:sz w:val="22"/>
              <w:lang w:eastAsia="es-ES"/>
            </w:rPr>
          </w:pPr>
          <w:hyperlink w:anchor="_Toc32455362" w:history="1">
            <w:r w:rsidRPr="00F167C5">
              <w:rPr>
                <w:rStyle w:val="Hipervnculo"/>
                <w:noProof/>
              </w:rPr>
              <w:t>A. Introducción</w:t>
            </w:r>
            <w:r>
              <w:rPr>
                <w:noProof/>
                <w:webHidden/>
              </w:rPr>
              <w:tab/>
            </w:r>
            <w:r>
              <w:rPr>
                <w:noProof/>
                <w:webHidden/>
              </w:rPr>
              <w:fldChar w:fldCharType="begin"/>
            </w:r>
            <w:r>
              <w:rPr>
                <w:noProof/>
                <w:webHidden/>
              </w:rPr>
              <w:instrText xml:space="preserve"> PAGEREF _Toc32455362 \h </w:instrText>
            </w:r>
            <w:r>
              <w:rPr>
                <w:noProof/>
                <w:webHidden/>
              </w:rPr>
            </w:r>
            <w:r>
              <w:rPr>
                <w:noProof/>
                <w:webHidden/>
              </w:rPr>
              <w:fldChar w:fldCharType="separate"/>
            </w:r>
            <w:r>
              <w:rPr>
                <w:noProof/>
                <w:webHidden/>
              </w:rPr>
              <w:t>7</w:t>
            </w:r>
            <w:r>
              <w:rPr>
                <w:noProof/>
                <w:webHidden/>
              </w:rPr>
              <w:fldChar w:fldCharType="end"/>
            </w:r>
          </w:hyperlink>
        </w:p>
        <w:p w14:paraId="0A514697" w14:textId="6DED09F0"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63" w:history="1">
            <w:r w:rsidRPr="00F167C5">
              <w:rPr>
                <w:rStyle w:val="Hipervnculo"/>
                <w:noProof/>
              </w:rPr>
              <w:t>1.1.</w:t>
            </w:r>
            <w:r>
              <w:rPr>
                <w:rFonts w:asciiTheme="minorHAnsi" w:eastAsiaTheme="minorEastAsia" w:hAnsiTheme="minorHAnsi"/>
                <w:noProof/>
                <w:sz w:val="22"/>
                <w:lang w:eastAsia="es-ES"/>
              </w:rPr>
              <w:tab/>
            </w:r>
            <w:r w:rsidRPr="00F167C5">
              <w:rPr>
                <w:rStyle w:val="Hipervnculo"/>
                <w:noProof/>
              </w:rPr>
              <w:t>Estructura de la memoria</w:t>
            </w:r>
            <w:r>
              <w:rPr>
                <w:noProof/>
                <w:webHidden/>
              </w:rPr>
              <w:tab/>
            </w:r>
            <w:r>
              <w:rPr>
                <w:noProof/>
                <w:webHidden/>
              </w:rPr>
              <w:fldChar w:fldCharType="begin"/>
            </w:r>
            <w:r>
              <w:rPr>
                <w:noProof/>
                <w:webHidden/>
              </w:rPr>
              <w:instrText xml:space="preserve"> PAGEREF _Toc32455363 \h </w:instrText>
            </w:r>
            <w:r>
              <w:rPr>
                <w:noProof/>
                <w:webHidden/>
              </w:rPr>
            </w:r>
            <w:r>
              <w:rPr>
                <w:noProof/>
                <w:webHidden/>
              </w:rPr>
              <w:fldChar w:fldCharType="separate"/>
            </w:r>
            <w:r>
              <w:rPr>
                <w:noProof/>
                <w:webHidden/>
              </w:rPr>
              <w:t>7</w:t>
            </w:r>
            <w:r>
              <w:rPr>
                <w:noProof/>
                <w:webHidden/>
              </w:rPr>
              <w:fldChar w:fldCharType="end"/>
            </w:r>
          </w:hyperlink>
        </w:p>
        <w:p w14:paraId="6B0DC03B" w14:textId="21B0E230"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64" w:history="1">
            <w:r w:rsidRPr="00F167C5">
              <w:rPr>
                <w:rStyle w:val="Hipervnculo"/>
                <w:noProof/>
              </w:rPr>
              <w:t>1.2.</w:t>
            </w:r>
            <w:r>
              <w:rPr>
                <w:rFonts w:asciiTheme="minorHAnsi" w:eastAsiaTheme="minorEastAsia" w:hAnsiTheme="minorHAnsi"/>
                <w:noProof/>
                <w:sz w:val="22"/>
                <w:lang w:eastAsia="es-ES"/>
              </w:rPr>
              <w:tab/>
            </w:r>
            <w:r w:rsidRPr="00F167C5">
              <w:rPr>
                <w:rStyle w:val="Hipervnculo"/>
                <w:noProof/>
              </w:rPr>
              <w:t>Materiales adjuntos</w:t>
            </w:r>
            <w:r>
              <w:rPr>
                <w:noProof/>
                <w:webHidden/>
              </w:rPr>
              <w:tab/>
            </w:r>
            <w:r>
              <w:rPr>
                <w:noProof/>
                <w:webHidden/>
              </w:rPr>
              <w:fldChar w:fldCharType="begin"/>
            </w:r>
            <w:r>
              <w:rPr>
                <w:noProof/>
                <w:webHidden/>
              </w:rPr>
              <w:instrText xml:space="preserve"> PAGEREF _Toc32455364 \h </w:instrText>
            </w:r>
            <w:r>
              <w:rPr>
                <w:noProof/>
                <w:webHidden/>
              </w:rPr>
            </w:r>
            <w:r>
              <w:rPr>
                <w:noProof/>
                <w:webHidden/>
              </w:rPr>
              <w:fldChar w:fldCharType="separate"/>
            </w:r>
            <w:r>
              <w:rPr>
                <w:noProof/>
                <w:webHidden/>
              </w:rPr>
              <w:t>8</w:t>
            </w:r>
            <w:r>
              <w:rPr>
                <w:noProof/>
                <w:webHidden/>
              </w:rPr>
              <w:fldChar w:fldCharType="end"/>
            </w:r>
          </w:hyperlink>
        </w:p>
        <w:p w14:paraId="09948C2D" w14:textId="2A32A7E8" w:rsidR="00535E00" w:rsidRDefault="00535E00">
          <w:pPr>
            <w:pStyle w:val="TDC1"/>
            <w:tabs>
              <w:tab w:val="right" w:leader="dot" w:pos="8210"/>
            </w:tabs>
            <w:rPr>
              <w:rFonts w:asciiTheme="minorHAnsi" w:eastAsiaTheme="minorEastAsia" w:hAnsiTheme="minorHAnsi"/>
              <w:noProof/>
              <w:sz w:val="22"/>
              <w:lang w:eastAsia="es-ES"/>
            </w:rPr>
          </w:pPr>
          <w:hyperlink w:anchor="_Toc32455365" w:history="1">
            <w:r w:rsidRPr="00F167C5">
              <w:rPr>
                <w:rStyle w:val="Hipervnculo"/>
                <w:noProof/>
              </w:rPr>
              <w:t>B. Objetivos del proyecto</w:t>
            </w:r>
            <w:r>
              <w:rPr>
                <w:noProof/>
                <w:webHidden/>
              </w:rPr>
              <w:tab/>
            </w:r>
            <w:r>
              <w:rPr>
                <w:noProof/>
                <w:webHidden/>
              </w:rPr>
              <w:fldChar w:fldCharType="begin"/>
            </w:r>
            <w:r>
              <w:rPr>
                <w:noProof/>
                <w:webHidden/>
              </w:rPr>
              <w:instrText xml:space="preserve"> PAGEREF _Toc32455365 \h </w:instrText>
            </w:r>
            <w:r>
              <w:rPr>
                <w:noProof/>
                <w:webHidden/>
              </w:rPr>
            </w:r>
            <w:r>
              <w:rPr>
                <w:noProof/>
                <w:webHidden/>
              </w:rPr>
              <w:fldChar w:fldCharType="separate"/>
            </w:r>
            <w:r>
              <w:rPr>
                <w:noProof/>
                <w:webHidden/>
              </w:rPr>
              <w:t>9</w:t>
            </w:r>
            <w:r>
              <w:rPr>
                <w:noProof/>
                <w:webHidden/>
              </w:rPr>
              <w:fldChar w:fldCharType="end"/>
            </w:r>
          </w:hyperlink>
        </w:p>
        <w:p w14:paraId="22D24DD3" w14:textId="49E82738"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66" w:history="1">
            <w:r w:rsidRPr="00F167C5">
              <w:rPr>
                <w:rStyle w:val="Hipervnculo"/>
                <w:noProof/>
              </w:rPr>
              <w:t>2.1.</w:t>
            </w:r>
            <w:r>
              <w:rPr>
                <w:rFonts w:asciiTheme="minorHAnsi" w:eastAsiaTheme="minorEastAsia" w:hAnsiTheme="minorHAnsi"/>
                <w:noProof/>
                <w:sz w:val="22"/>
                <w:lang w:eastAsia="es-ES"/>
              </w:rPr>
              <w:tab/>
            </w:r>
            <w:r w:rsidRPr="00F167C5">
              <w:rPr>
                <w:rStyle w:val="Hipervnculo"/>
                <w:noProof/>
              </w:rPr>
              <w:t>Objetivos generales</w:t>
            </w:r>
            <w:r>
              <w:rPr>
                <w:noProof/>
                <w:webHidden/>
              </w:rPr>
              <w:tab/>
            </w:r>
            <w:r>
              <w:rPr>
                <w:noProof/>
                <w:webHidden/>
              </w:rPr>
              <w:fldChar w:fldCharType="begin"/>
            </w:r>
            <w:r>
              <w:rPr>
                <w:noProof/>
                <w:webHidden/>
              </w:rPr>
              <w:instrText xml:space="preserve"> PAGEREF _Toc32455366 \h </w:instrText>
            </w:r>
            <w:r>
              <w:rPr>
                <w:noProof/>
                <w:webHidden/>
              </w:rPr>
            </w:r>
            <w:r>
              <w:rPr>
                <w:noProof/>
                <w:webHidden/>
              </w:rPr>
              <w:fldChar w:fldCharType="separate"/>
            </w:r>
            <w:r>
              <w:rPr>
                <w:noProof/>
                <w:webHidden/>
              </w:rPr>
              <w:t>9</w:t>
            </w:r>
            <w:r>
              <w:rPr>
                <w:noProof/>
                <w:webHidden/>
              </w:rPr>
              <w:fldChar w:fldCharType="end"/>
            </w:r>
          </w:hyperlink>
        </w:p>
        <w:p w14:paraId="79006952" w14:textId="75AF7C46"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67" w:history="1">
            <w:r w:rsidRPr="00F167C5">
              <w:rPr>
                <w:rStyle w:val="Hipervnculo"/>
                <w:noProof/>
              </w:rPr>
              <w:t>2.2.</w:t>
            </w:r>
            <w:r>
              <w:rPr>
                <w:rFonts w:asciiTheme="minorHAnsi" w:eastAsiaTheme="minorEastAsia" w:hAnsiTheme="minorHAnsi"/>
                <w:noProof/>
                <w:sz w:val="22"/>
                <w:lang w:eastAsia="es-ES"/>
              </w:rPr>
              <w:tab/>
            </w:r>
            <w:r w:rsidRPr="00F167C5">
              <w:rPr>
                <w:rStyle w:val="Hipervnculo"/>
                <w:noProof/>
              </w:rPr>
              <w:t>Objetivos técnicos</w:t>
            </w:r>
            <w:r>
              <w:rPr>
                <w:noProof/>
                <w:webHidden/>
              </w:rPr>
              <w:tab/>
            </w:r>
            <w:r>
              <w:rPr>
                <w:noProof/>
                <w:webHidden/>
              </w:rPr>
              <w:fldChar w:fldCharType="begin"/>
            </w:r>
            <w:r>
              <w:rPr>
                <w:noProof/>
                <w:webHidden/>
              </w:rPr>
              <w:instrText xml:space="preserve"> PAGEREF _Toc32455367 \h </w:instrText>
            </w:r>
            <w:r>
              <w:rPr>
                <w:noProof/>
                <w:webHidden/>
              </w:rPr>
            </w:r>
            <w:r>
              <w:rPr>
                <w:noProof/>
                <w:webHidden/>
              </w:rPr>
              <w:fldChar w:fldCharType="separate"/>
            </w:r>
            <w:r>
              <w:rPr>
                <w:noProof/>
                <w:webHidden/>
              </w:rPr>
              <w:t>9</w:t>
            </w:r>
            <w:r>
              <w:rPr>
                <w:noProof/>
                <w:webHidden/>
              </w:rPr>
              <w:fldChar w:fldCharType="end"/>
            </w:r>
          </w:hyperlink>
        </w:p>
        <w:p w14:paraId="1FD56E8B" w14:textId="0CEF6EB7"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68" w:history="1">
            <w:r w:rsidRPr="00F167C5">
              <w:rPr>
                <w:rStyle w:val="Hipervnculo"/>
                <w:noProof/>
              </w:rPr>
              <w:t>2.3.</w:t>
            </w:r>
            <w:r>
              <w:rPr>
                <w:rFonts w:asciiTheme="minorHAnsi" w:eastAsiaTheme="minorEastAsia" w:hAnsiTheme="minorHAnsi"/>
                <w:noProof/>
                <w:sz w:val="22"/>
                <w:lang w:eastAsia="es-ES"/>
              </w:rPr>
              <w:tab/>
            </w:r>
            <w:r w:rsidRPr="00F167C5">
              <w:rPr>
                <w:rStyle w:val="Hipervnculo"/>
                <w:noProof/>
              </w:rPr>
              <w:t>Objetivos personales</w:t>
            </w:r>
            <w:r>
              <w:rPr>
                <w:noProof/>
                <w:webHidden/>
              </w:rPr>
              <w:tab/>
            </w:r>
            <w:r>
              <w:rPr>
                <w:noProof/>
                <w:webHidden/>
              </w:rPr>
              <w:fldChar w:fldCharType="begin"/>
            </w:r>
            <w:r>
              <w:rPr>
                <w:noProof/>
                <w:webHidden/>
              </w:rPr>
              <w:instrText xml:space="preserve"> PAGEREF _Toc32455368 \h </w:instrText>
            </w:r>
            <w:r>
              <w:rPr>
                <w:noProof/>
                <w:webHidden/>
              </w:rPr>
            </w:r>
            <w:r>
              <w:rPr>
                <w:noProof/>
                <w:webHidden/>
              </w:rPr>
              <w:fldChar w:fldCharType="separate"/>
            </w:r>
            <w:r>
              <w:rPr>
                <w:noProof/>
                <w:webHidden/>
              </w:rPr>
              <w:t>9</w:t>
            </w:r>
            <w:r>
              <w:rPr>
                <w:noProof/>
                <w:webHidden/>
              </w:rPr>
              <w:fldChar w:fldCharType="end"/>
            </w:r>
          </w:hyperlink>
        </w:p>
        <w:p w14:paraId="59FE98CB" w14:textId="57A576D1" w:rsidR="00535E00" w:rsidRDefault="00535E00">
          <w:pPr>
            <w:pStyle w:val="TDC1"/>
            <w:tabs>
              <w:tab w:val="right" w:leader="dot" w:pos="8210"/>
            </w:tabs>
            <w:rPr>
              <w:rFonts w:asciiTheme="minorHAnsi" w:eastAsiaTheme="minorEastAsia" w:hAnsiTheme="minorHAnsi"/>
              <w:noProof/>
              <w:sz w:val="22"/>
              <w:lang w:eastAsia="es-ES"/>
            </w:rPr>
          </w:pPr>
          <w:hyperlink w:anchor="_Toc32455369" w:history="1">
            <w:r w:rsidRPr="00F167C5">
              <w:rPr>
                <w:rStyle w:val="Hipervnculo"/>
                <w:noProof/>
              </w:rPr>
              <w:t>C. Conceptos teóricos</w:t>
            </w:r>
            <w:r>
              <w:rPr>
                <w:noProof/>
                <w:webHidden/>
              </w:rPr>
              <w:tab/>
            </w:r>
            <w:r>
              <w:rPr>
                <w:noProof/>
                <w:webHidden/>
              </w:rPr>
              <w:fldChar w:fldCharType="begin"/>
            </w:r>
            <w:r>
              <w:rPr>
                <w:noProof/>
                <w:webHidden/>
              </w:rPr>
              <w:instrText xml:space="preserve"> PAGEREF _Toc32455369 \h </w:instrText>
            </w:r>
            <w:r>
              <w:rPr>
                <w:noProof/>
                <w:webHidden/>
              </w:rPr>
            </w:r>
            <w:r>
              <w:rPr>
                <w:noProof/>
                <w:webHidden/>
              </w:rPr>
              <w:fldChar w:fldCharType="separate"/>
            </w:r>
            <w:r>
              <w:rPr>
                <w:noProof/>
                <w:webHidden/>
              </w:rPr>
              <w:t>10</w:t>
            </w:r>
            <w:r>
              <w:rPr>
                <w:noProof/>
                <w:webHidden/>
              </w:rPr>
              <w:fldChar w:fldCharType="end"/>
            </w:r>
          </w:hyperlink>
        </w:p>
        <w:p w14:paraId="17389CD5" w14:textId="14E41B26"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70" w:history="1">
            <w:r w:rsidRPr="00F167C5">
              <w:rPr>
                <w:rStyle w:val="Hipervnculo"/>
                <w:noProof/>
              </w:rPr>
              <w:t>3.1.</w:t>
            </w:r>
            <w:r>
              <w:rPr>
                <w:rFonts w:asciiTheme="minorHAnsi" w:eastAsiaTheme="minorEastAsia" w:hAnsiTheme="minorHAnsi"/>
                <w:noProof/>
                <w:sz w:val="22"/>
                <w:lang w:eastAsia="es-ES"/>
              </w:rPr>
              <w:tab/>
            </w:r>
            <w:r w:rsidRPr="00F167C5">
              <w:rPr>
                <w:rStyle w:val="Hipervnculo"/>
                <w:noProof/>
              </w:rPr>
              <w:t>Framework</w:t>
            </w:r>
            <w:r>
              <w:rPr>
                <w:noProof/>
                <w:webHidden/>
              </w:rPr>
              <w:tab/>
            </w:r>
            <w:r>
              <w:rPr>
                <w:noProof/>
                <w:webHidden/>
              </w:rPr>
              <w:fldChar w:fldCharType="begin"/>
            </w:r>
            <w:r>
              <w:rPr>
                <w:noProof/>
                <w:webHidden/>
              </w:rPr>
              <w:instrText xml:space="preserve"> PAGEREF _Toc32455370 \h </w:instrText>
            </w:r>
            <w:r>
              <w:rPr>
                <w:noProof/>
                <w:webHidden/>
              </w:rPr>
            </w:r>
            <w:r>
              <w:rPr>
                <w:noProof/>
                <w:webHidden/>
              </w:rPr>
              <w:fldChar w:fldCharType="separate"/>
            </w:r>
            <w:r>
              <w:rPr>
                <w:noProof/>
                <w:webHidden/>
              </w:rPr>
              <w:t>10</w:t>
            </w:r>
            <w:r>
              <w:rPr>
                <w:noProof/>
                <w:webHidden/>
              </w:rPr>
              <w:fldChar w:fldCharType="end"/>
            </w:r>
          </w:hyperlink>
        </w:p>
        <w:p w14:paraId="71E55F3B" w14:textId="3548D252"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71" w:history="1">
            <w:r w:rsidRPr="00F167C5">
              <w:rPr>
                <w:rStyle w:val="Hipervnculo"/>
                <w:noProof/>
                <w:lang w:val="en-US"/>
              </w:rPr>
              <w:t>3.2.</w:t>
            </w:r>
            <w:r>
              <w:rPr>
                <w:rFonts w:asciiTheme="minorHAnsi" w:eastAsiaTheme="minorEastAsia" w:hAnsiTheme="minorHAnsi"/>
                <w:noProof/>
                <w:sz w:val="22"/>
                <w:lang w:eastAsia="es-ES"/>
              </w:rPr>
              <w:tab/>
            </w:r>
            <w:r w:rsidRPr="00F167C5">
              <w:rPr>
                <w:rStyle w:val="Hipervnculo"/>
                <w:noProof/>
              </w:rPr>
              <w:t xml:space="preserve">Business </w:t>
            </w:r>
            <w:r w:rsidRPr="00F167C5">
              <w:rPr>
                <w:rStyle w:val="Hipervnculo"/>
                <w:noProof/>
                <w:lang w:val="en-US"/>
              </w:rPr>
              <w:t>Intelligence</w:t>
            </w:r>
            <w:r>
              <w:rPr>
                <w:noProof/>
                <w:webHidden/>
              </w:rPr>
              <w:tab/>
            </w:r>
            <w:r>
              <w:rPr>
                <w:noProof/>
                <w:webHidden/>
              </w:rPr>
              <w:fldChar w:fldCharType="begin"/>
            </w:r>
            <w:r>
              <w:rPr>
                <w:noProof/>
                <w:webHidden/>
              </w:rPr>
              <w:instrText xml:space="preserve"> PAGEREF _Toc32455371 \h </w:instrText>
            </w:r>
            <w:r>
              <w:rPr>
                <w:noProof/>
                <w:webHidden/>
              </w:rPr>
            </w:r>
            <w:r>
              <w:rPr>
                <w:noProof/>
                <w:webHidden/>
              </w:rPr>
              <w:fldChar w:fldCharType="separate"/>
            </w:r>
            <w:r>
              <w:rPr>
                <w:noProof/>
                <w:webHidden/>
              </w:rPr>
              <w:t>10</w:t>
            </w:r>
            <w:r>
              <w:rPr>
                <w:noProof/>
                <w:webHidden/>
              </w:rPr>
              <w:fldChar w:fldCharType="end"/>
            </w:r>
          </w:hyperlink>
        </w:p>
        <w:p w14:paraId="0783620F" w14:textId="3D3FDE38"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72" w:history="1">
            <w:r w:rsidRPr="00F167C5">
              <w:rPr>
                <w:rStyle w:val="Hipervnculo"/>
                <w:noProof/>
              </w:rPr>
              <w:t>3.3.</w:t>
            </w:r>
            <w:r>
              <w:rPr>
                <w:rFonts w:asciiTheme="minorHAnsi" w:eastAsiaTheme="minorEastAsia" w:hAnsiTheme="minorHAnsi"/>
                <w:noProof/>
                <w:sz w:val="22"/>
                <w:lang w:eastAsia="es-ES"/>
              </w:rPr>
              <w:tab/>
            </w:r>
            <w:r w:rsidRPr="00F167C5">
              <w:rPr>
                <w:rStyle w:val="Hipervnculo"/>
                <w:noProof/>
              </w:rPr>
              <w:t>Minería de Datos</w:t>
            </w:r>
            <w:r>
              <w:rPr>
                <w:noProof/>
                <w:webHidden/>
              </w:rPr>
              <w:tab/>
            </w:r>
            <w:r>
              <w:rPr>
                <w:noProof/>
                <w:webHidden/>
              </w:rPr>
              <w:fldChar w:fldCharType="begin"/>
            </w:r>
            <w:r>
              <w:rPr>
                <w:noProof/>
                <w:webHidden/>
              </w:rPr>
              <w:instrText xml:space="preserve"> PAGEREF _Toc32455372 \h </w:instrText>
            </w:r>
            <w:r>
              <w:rPr>
                <w:noProof/>
                <w:webHidden/>
              </w:rPr>
            </w:r>
            <w:r>
              <w:rPr>
                <w:noProof/>
                <w:webHidden/>
              </w:rPr>
              <w:fldChar w:fldCharType="separate"/>
            </w:r>
            <w:r>
              <w:rPr>
                <w:noProof/>
                <w:webHidden/>
              </w:rPr>
              <w:t>11</w:t>
            </w:r>
            <w:r>
              <w:rPr>
                <w:noProof/>
                <w:webHidden/>
              </w:rPr>
              <w:fldChar w:fldCharType="end"/>
            </w:r>
          </w:hyperlink>
        </w:p>
        <w:p w14:paraId="5655843B" w14:textId="098D255E"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73" w:history="1">
            <w:r w:rsidRPr="00F167C5">
              <w:rPr>
                <w:rStyle w:val="Hipervnculo"/>
                <w:noProof/>
              </w:rPr>
              <w:t>3.4.</w:t>
            </w:r>
            <w:r>
              <w:rPr>
                <w:rFonts w:asciiTheme="minorHAnsi" w:eastAsiaTheme="minorEastAsia" w:hAnsiTheme="minorHAnsi"/>
                <w:noProof/>
                <w:sz w:val="22"/>
                <w:lang w:eastAsia="es-ES"/>
              </w:rPr>
              <w:tab/>
            </w:r>
            <w:r w:rsidRPr="00F167C5">
              <w:rPr>
                <w:rStyle w:val="Hipervnculo"/>
                <w:noProof/>
              </w:rPr>
              <w:t xml:space="preserve">Virtual </w:t>
            </w:r>
            <w:r w:rsidRPr="00F167C5">
              <w:rPr>
                <w:rStyle w:val="Hipervnculo"/>
                <w:noProof/>
                <w:lang w:val="en-GB"/>
              </w:rPr>
              <w:t>Private</w:t>
            </w:r>
            <w:r w:rsidRPr="00F167C5">
              <w:rPr>
                <w:rStyle w:val="Hipervnculo"/>
                <w:noProof/>
              </w:rPr>
              <w:t xml:space="preserve"> Server (VPS)</w:t>
            </w:r>
            <w:r>
              <w:rPr>
                <w:noProof/>
                <w:webHidden/>
              </w:rPr>
              <w:tab/>
            </w:r>
            <w:r>
              <w:rPr>
                <w:noProof/>
                <w:webHidden/>
              </w:rPr>
              <w:fldChar w:fldCharType="begin"/>
            </w:r>
            <w:r>
              <w:rPr>
                <w:noProof/>
                <w:webHidden/>
              </w:rPr>
              <w:instrText xml:space="preserve"> PAGEREF _Toc32455373 \h </w:instrText>
            </w:r>
            <w:r>
              <w:rPr>
                <w:noProof/>
                <w:webHidden/>
              </w:rPr>
            </w:r>
            <w:r>
              <w:rPr>
                <w:noProof/>
                <w:webHidden/>
              </w:rPr>
              <w:fldChar w:fldCharType="separate"/>
            </w:r>
            <w:r>
              <w:rPr>
                <w:noProof/>
                <w:webHidden/>
              </w:rPr>
              <w:t>11</w:t>
            </w:r>
            <w:r>
              <w:rPr>
                <w:noProof/>
                <w:webHidden/>
              </w:rPr>
              <w:fldChar w:fldCharType="end"/>
            </w:r>
          </w:hyperlink>
        </w:p>
        <w:p w14:paraId="29BEC0C6" w14:textId="471C156C"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74" w:history="1">
            <w:r w:rsidRPr="00F167C5">
              <w:rPr>
                <w:rStyle w:val="Hipervnculo"/>
                <w:noProof/>
              </w:rPr>
              <w:t>3.5.</w:t>
            </w:r>
            <w:r>
              <w:rPr>
                <w:rFonts w:asciiTheme="minorHAnsi" w:eastAsiaTheme="minorEastAsia" w:hAnsiTheme="minorHAnsi"/>
                <w:noProof/>
                <w:sz w:val="22"/>
                <w:lang w:eastAsia="es-ES"/>
              </w:rPr>
              <w:tab/>
            </w:r>
            <w:r w:rsidRPr="00F167C5">
              <w:rPr>
                <w:rStyle w:val="Hipervnculo"/>
                <w:noProof/>
              </w:rPr>
              <w:t>API REST</w:t>
            </w:r>
            <w:r>
              <w:rPr>
                <w:noProof/>
                <w:webHidden/>
              </w:rPr>
              <w:tab/>
            </w:r>
            <w:r>
              <w:rPr>
                <w:noProof/>
                <w:webHidden/>
              </w:rPr>
              <w:fldChar w:fldCharType="begin"/>
            </w:r>
            <w:r>
              <w:rPr>
                <w:noProof/>
                <w:webHidden/>
              </w:rPr>
              <w:instrText xml:space="preserve"> PAGEREF _Toc32455374 \h </w:instrText>
            </w:r>
            <w:r>
              <w:rPr>
                <w:noProof/>
                <w:webHidden/>
              </w:rPr>
            </w:r>
            <w:r>
              <w:rPr>
                <w:noProof/>
                <w:webHidden/>
              </w:rPr>
              <w:fldChar w:fldCharType="separate"/>
            </w:r>
            <w:r>
              <w:rPr>
                <w:noProof/>
                <w:webHidden/>
              </w:rPr>
              <w:t>11</w:t>
            </w:r>
            <w:r>
              <w:rPr>
                <w:noProof/>
                <w:webHidden/>
              </w:rPr>
              <w:fldChar w:fldCharType="end"/>
            </w:r>
          </w:hyperlink>
        </w:p>
        <w:p w14:paraId="15F630A4" w14:textId="65F55358"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75" w:history="1">
            <w:r w:rsidRPr="00F167C5">
              <w:rPr>
                <w:rStyle w:val="Hipervnculo"/>
                <w:noProof/>
              </w:rPr>
              <w:t>3.6.</w:t>
            </w:r>
            <w:r>
              <w:rPr>
                <w:rFonts w:asciiTheme="minorHAnsi" w:eastAsiaTheme="minorEastAsia" w:hAnsiTheme="minorHAnsi"/>
                <w:noProof/>
                <w:sz w:val="22"/>
                <w:lang w:eastAsia="es-ES"/>
              </w:rPr>
              <w:tab/>
            </w:r>
            <w:r w:rsidRPr="00F167C5">
              <w:rPr>
                <w:rStyle w:val="Hipervnculo"/>
                <w:noProof/>
              </w:rPr>
              <w:t>Geomarketing</w:t>
            </w:r>
            <w:r>
              <w:rPr>
                <w:noProof/>
                <w:webHidden/>
              </w:rPr>
              <w:tab/>
            </w:r>
            <w:r>
              <w:rPr>
                <w:noProof/>
                <w:webHidden/>
              </w:rPr>
              <w:fldChar w:fldCharType="begin"/>
            </w:r>
            <w:r>
              <w:rPr>
                <w:noProof/>
                <w:webHidden/>
              </w:rPr>
              <w:instrText xml:space="preserve"> PAGEREF _Toc32455375 \h </w:instrText>
            </w:r>
            <w:r>
              <w:rPr>
                <w:noProof/>
                <w:webHidden/>
              </w:rPr>
            </w:r>
            <w:r>
              <w:rPr>
                <w:noProof/>
                <w:webHidden/>
              </w:rPr>
              <w:fldChar w:fldCharType="separate"/>
            </w:r>
            <w:r>
              <w:rPr>
                <w:noProof/>
                <w:webHidden/>
              </w:rPr>
              <w:t>12</w:t>
            </w:r>
            <w:r>
              <w:rPr>
                <w:noProof/>
                <w:webHidden/>
              </w:rPr>
              <w:fldChar w:fldCharType="end"/>
            </w:r>
          </w:hyperlink>
        </w:p>
        <w:p w14:paraId="20B4CCB6" w14:textId="4F749718" w:rsidR="00535E00" w:rsidRDefault="00535E00">
          <w:pPr>
            <w:pStyle w:val="TDC1"/>
            <w:tabs>
              <w:tab w:val="right" w:leader="dot" w:pos="8210"/>
            </w:tabs>
            <w:rPr>
              <w:rFonts w:asciiTheme="minorHAnsi" w:eastAsiaTheme="minorEastAsia" w:hAnsiTheme="minorHAnsi"/>
              <w:noProof/>
              <w:sz w:val="22"/>
              <w:lang w:eastAsia="es-ES"/>
            </w:rPr>
          </w:pPr>
          <w:hyperlink w:anchor="_Toc32455376" w:history="1">
            <w:r w:rsidRPr="00F167C5">
              <w:rPr>
                <w:rStyle w:val="Hipervnculo"/>
                <w:noProof/>
              </w:rPr>
              <w:t>D. Técnicas y herramientas</w:t>
            </w:r>
            <w:r>
              <w:rPr>
                <w:noProof/>
                <w:webHidden/>
              </w:rPr>
              <w:tab/>
            </w:r>
            <w:r>
              <w:rPr>
                <w:noProof/>
                <w:webHidden/>
              </w:rPr>
              <w:fldChar w:fldCharType="begin"/>
            </w:r>
            <w:r>
              <w:rPr>
                <w:noProof/>
                <w:webHidden/>
              </w:rPr>
              <w:instrText xml:space="preserve"> PAGEREF _Toc32455376 \h </w:instrText>
            </w:r>
            <w:r>
              <w:rPr>
                <w:noProof/>
                <w:webHidden/>
              </w:rPr>
            </w:r>
            <w:r>
              <w:rPr>
                <w:noProof/>
                <w:webHidden/>
              </w:rPr>
              <w:fldChar w:fldCharType="separate"/>
            </w:r>
            <w:r>
              <w:rPr>
                <w:noProof/>
                <w:webHidden/>
              </w:rPr>
              <w:t>13</w:t>
            </w:r>
            <w:r>
              <w:rPr>
                <w:noProof/>
                <w:webHidden/>
              </w:rPr>
              <w:fldChar w:fldCharType="end"/>
            </w:r>
          </w:hyperlink>
        </w:p>
        <w:p w14:paraId="531E2062" w14:textId="03FA39AE"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77" w:history="1">
            <w:r w:rsidRPr="00F167C5">
              <w:rPr>
                <w:rStyle w:val="Hipervnculo"/>
                <w:noProof/>
              </w:rPr>
              <w:t>4.1.</w:t>
            </w:r>
            <w:r>
              <w:rPr>
                <w:rFonts w:asciiTheme="minorHAnsi" w:eastAsiaTheme="minorEastAsia" w:hAnsiTheme="minorHAnsi"/>
                <w:noProof/>
                <w:sz w:val="22"/>
                <w:lang w:eastAsia="es-ES"/>
              </w:rPr>
              <w:tab/>
            </w:r>
            <w:r w:rsidRPr="00F167C5">
              <w:rPr>
                <w:rStyle w:val="Hipervnculo"/>
                <w:noProof/>
              </w:rPr>
              <w:t>Scrum</w:t>
            </w:r>
            <w:r>
              <w:rPr>
                <w:noProof/>
                <w:webHidden/>
              </w:rPr>
              <w:tab/>
            </w:r>
            <w:r>
              <w:rPr>
                <w:noProof/>
                <w:webHidden/>
              </w:rPr>
              <w:fldChar w:fldCharType="begin"/>
            </w:r>
            <w:r>
              <w:rPr>
                <w:noProof/>
                <w:webHidden/>
              </w:rPr>
              <w:instrText xml:space="preserve"> PAGEREF _Toc32455377 \h </w:instrText>
            </w:r>
            <w:r>
              <w:rPr>
                <w:noProof/>
                <w:webHidden/>
              </w:rPr>
            </w:r>
            <w:r>
              <w:rPr>
                <w:noProof/>
                <w:webHidden/>
              </w:rPr>
              <w:fldChar w:fldCharType="separate"/>
            </w:r>
            <w:r>
              <w:rPr>
                <w:noProof/>
                <w:webHidden/>
              </w:rPr>
              <w:t>13</w:t>
            </w:r>
            <w:r>
              <w:rPr>
                <w:noProof/>
                <w:webHidden/>
              </w:rPr>
              <w:fldChar w:fldCharType="end"/>
            </w:r>
          </w:hyperlink>
        </w:p>
        <w:p w14:paraId="45CD2745" w14:textId="73386329"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78" w:history="1">
            <w:r w:rsidRPr="00F167C5">
              <w:rPr>
                <w:rStyle w:val="Hipervnculo"/>
                <w:noProof/>
              </w:rPr>
              <w:t>4.2.</w:t>
            </w:r>
            <w:r>
              <w:rPr>
                <w:rFonts w:asciiTheme="minorHAnsi" w:eastAsiaTheme="minorEastAsia" w:hAnsiTheme="minorHAnsi"/>
                <w:noProof/>
                <w:sz w:val="22"/>
                <w:lang w:eastAsia="es-ES"/>
              </w:rPr>
              <w:tab/>
            </w:r>
            <w:r w:rsidRPr="00F167C5">
              <w:rPr>
                <w:rStyle w:val="Hipervnculo"/>
                <w:noProof/>
              </w:rPr>
              <w:t>Git</w:t>
            </w:r>
            <w:r>
              <w:rPr>
                <w:noProof/>
                <w:webHidden/>
              </w:rPr>
              <w:tab/>
            </w:r>
            <w:r>
              <w:rPr>
                <w:noProof/>
                <w:webHidden/>
              </w:rPr>
              <w:fldChar w:fldCharType="begin"/>
            </w:r>
            <w:r>
              <w:rPr>
                <w:noProof/>
                <w:webHidden/>
              </w:rPr>
              <w:instrText xml:space="preserve"> PAGEREF _Toc32455378 \h </w:instrText>
            </w:r>
            <w:r>
              <w:rPr>
                <w:noProof/>
                <w:webHidden/>
              </w:rPr>
            </w:r>
            <w:r>
              <w:rPr>
                <w:noProof/>
                <w:webHidden/>
              </w:rPr>
              <w:fldChar w:fldCharType="separate"/>
            </w:r>
            <w:r>
              <w:rPr>
                <w:noProof/>
                <w:webHidden/>
              </w:rPr>
              <w:t>13</w:t>
            </w:r>
            <w:r>
              <w:rPr>
                <w:noProof/>
                <w:webHidden/>
              </w:rPr>
              <w:fldChar w:fldCharType="end"/>
            </w:r>
          </w:hyperlink>
        </w:p>
        <w:p w14:paraId="6A684979" w14:textId="62699EA1"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79" w:history="1">
            <w:r w:rsidRPr="00F167C5">
              <w:rPr>
                <w:rStyle w:val="Hipervnculo"/>
                <w:bCs/>
                <w:noProof/>
              </w:rPr>
              <w:t>4.3.</w:t>
            </w:r>
            <w:r>
              <w:rPr>
                <w:rFonts w:asciiTheme="minorHAnsi" w:eastAsiaTheme="minorEastAsia" w:hAnsiTheme="minorHAnsi"/>
                <w:noProof/>
                <w:sz w:val="22"/>
                <w:lang w:eastAsia="es-ES"/>
              </w:rPr>
              <w:tab/>
            </w:r>
            <w:r w:rsidRPr="00F167C5">
              <w:rPr>
                <w:rStyle w:val="Hipervnculo"/>
                <w:noProof/>
              </w:rPr>
              <w:t>GitHub</w:t>
            </w:r>
            <w:r>
              <w:rPr>
                <w:noProof/>
                <w:webHidden/>
              </w:rPr>
              <w:tab/>
            </w:r>
            <w:r>
              <w:rPr>
                <w:noProof/>
                <w:webHidden/>
              </w:rPr>
              <w:fldChar w:fldCharType="begin"/>
            </w:r>
            <w:r>
              <w:rPr>
                <w:noProof/>
                <w:webHidden/>
              </w:rPr>
              <w:instrText xml:space="preserve"> PAGEREF _Toc32455379 \h </w:instrText>
            </w:r>
            <w:r>
              <w:rPr>
                <w:noProof/>
                <w:webHidden/>
              </w:rPr>
            </w:r>
            <w:r>
              <w:rPr>
                <w:noProof/>
                <w:webHidden/>
              </w:rPr>
              <w:fldChar w:fldCharType="separate"/>
            </w:r>
            <w:r>
              <w:rPr>
                <w:noProof/>
                <w:webHidden/>
              </w:rPr>
              <w:t>13</w:t>
            </w:r>
            <w:r>
              <w:rPr>
                <w:noProof/>
                <w:webHidden/>
              </w:rPr>
              <w:fldChar w:fldCharType="end"/>
            </w:r>
          </w:hyperlink>
        </w:p>
        <w:p w14:paraId="3DD784C5" w14:textId="0F6D5615"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80" w:history="1">
            <w:r w:rsidRPr="00F167C5">
              <w:rPr>
                <w:rStyle w:val="Hipervnculo"/>
                <w:noProof/>
                <w:lang w:eastAsia="es-ES"/>
              </w:rPr>
              <w:t>4.4.</w:t>
            </w:r>
            <w:r>
              <w:rPr>
                <w:rFonts w:asciiTheme="minorHAnsi" w:eastAsiaTheme="minorEastAsia" w:hAnsiTheme="minorHAnsi"/>
                <w:noProof/>
                <w:sz w:val="22"/>
                <w:lang w:eastAsia="es-ES"/>
              </w:rPr>
              <w:tab/>
            </w:r>
            <w:r w:rsidRPr="00F167C5">
              <w:rPr>
                <w:rStyle w:val="Hipervnculo"/>
                <w:noProof/>
              </w:rPr>
              <w:t>ZenHub</w:t>
            </w:r>
            <w:r>
              <w:rPr>
                <w:noProof/>
                <w:webHidden/>
              </w:rPr>
              <w:tab/>
            </w:r>
            <w:r>
              <w:rPr>
                <w:noProof/>
                <w:webHidden/>
              </w:rPr>
              <w:fldChar w:fldCharType="begin"/>
            </w:r>
            <w:r>
              <w:rPr>
                <w:noProof/>
                <w:webHidden/>
              </w:rPr>
              <w:instrText xml:space="preserve"> PAGEREF _Toc32455380 \h </w:instrText>
            </w:r>
            <w:r>
              <w:rPr>
                <w:noProof/>
                <w:webHidden/>
              </w:rPr>
            </w:r>
            <w:r>
              <w:rPr>
                <w:noProof/>
                <w:webHidden/>
              </w:rPr>
              <w:fldChar w:fldCharType="separate"/>
            </w:r>
            <w:r>
              <w:rPr>
                <w:noProof/>
                <w:webHidden/>
              </w:rPr>
              <w:t>14</w:t>
            </w:r>
            <w:r>
              <w:rPr>
                <w:noProof/>
                <w:webHidden/>
              </w:rPr>
              <w:fldChar w:fldCharType="end"/>
            </w:r>
          </w:hyperlink>
        </w:p>
        <w:p w14:paraId="100D3CEE" w14:textId="34954EBB"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81" w:history="1">
            <w:r w:rsidRPr="00F167C5">
              <w:rPr>
                <w:rStyle w:val="Hipervnculo"/>
                <w:noProof/>
                <w:lang w:eastAsia="es-ES"/>
              </w:rPr>
              <w:t>4.5.</w:t>
            </w:r>
            <w:r>
              <w:rPr>
                <w:rFonts w:asciiTheme="minorHAnsi" w:eastAsiaTheme="minorEastAsia" w:hAnsiTheme="minorHAnsi"/>
                <w:noProof/>
                <w:sz w:val="22"/>
                <w:lang w:eastAsia="es-ES"/>
              </w:rPr>
              <w:tab/>
            </w:r>
            <w:r w:rsidRPr="00F167C5">
              <w:rPr>
                <w:rStyle w:val="Hipervnculo"/>
                <w:noProof/>
              </w:rPr>
              <w:t>Zotero</w:t>
            </w:r>
            <w:r>
              <w:rPr>
                <w:noProof/>
                <w:webHidden/>
              </w:rPr>
              <w:tab/>
            </w:r>
            <w:r>
              <w:rPr>
                <w:noProof/>
                <w:webHidden/>
              </w:rPr>
              <w:fldChar w:fldCharType="begin"/>
            </w:r>
            <w:r>
              <w:rPr>
                <w:noProof/>
                <w:webHidden/>
              </w:rPr>
              <w:instrText xml:space="preserve"> PAGEREF _Toc32455381 \h </w:instrText>
            </w:r>
            <w:r>
              <w:rPr>
                <w:noProof/>
                <w:webHidden/>
              </w:rPr>
            </w:r>
            <w:r>
              <w:rPr>
                <w:noProof/>
                <w:webHidden/>
              </w:rPr>
              <w:fldChar w:fldCharType="separate"/>
            </w:r>
            <w:r>
              <w:rPr>
                <w:noProof/>
                <w:webHidden/>
              </w:rPr>
              <w:t>14</w:t>
            </w:r>
            <w:r>
              <w:rPr>
                <w:noProof/>
                <w:webHidden/>
              </w:rPr>
              <w:fldChar w:fldCharType="end"/>
            </w:r>
          </w:hyperlink>
        </w:p>
        <w:p w14:paraId="66E73540" w14:textId="6B28BE72"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82" w:history="1">
            <w:r w:rsidRPr="00F167C5">
              <w:rPr>
                <w:rStyle w:val="Hipervnculo"/>
                <w:noProof/>
                <w:lang w:eastAsia="es-ES"/>
              </w:rPr>
              <w:t>4.6.</w:t>
            </w:r>
            <w:r>
              <w:rPr>
                <w:rFonts w:asciiTheme="minorHAnsi" w:eastAsiaTheme="minorEastAsia" w:hAnsiTheme="minorHAnsi"/>
                <w:noProof/>
                <w:sz w:val="22"/>
                <w:lang w:eastAsia="es-ES"/>
              </w:rPr>
              <w:tab/>
            </w:r>
            <w:r w:rsidRPr="00F167C5">
              <w:rPr>
                <w:rStyle w:val="Hipervnculo"/>
                <w:noProof/>
              </w:rPr>
              <w:t>Pencil Proyect</w:t>
            </w:r>
            <w:r>
              <w:rPr>
                <w:noProof/>
                <w:webHidden/>
              </w:rPr>
              <w:tab/>
            </w:r>
            <w:r>
              <w:rPr>
                <w:noProof/>
                <w:webHidden/>
              </w:rPr>
              <w:fldChar w:fldCharType="begin"/>
            </w:r>
            <w:r>
              <w:rPr>
                <w:noProof/>
                <w:webHidden/>
              </w:rPr>
              <w:instrText xml:space="preserve"> PAGEREF _Toc32455382 \h </w:instrText>
            </w:r>
            <w:r>
              <w:rPr>
                <w:noProof/>
                <w:webHidden/>
              </w:rPr>
            </w:r>
            <w:r>
              <w:rPr>
                <w:noProof/>
                <w:webHidden/>
              </w:rPr>
              <w:fldChar w:fldCharType="separate"/>
            </w:r>
            <w:r>
              <w:rPr>
                <w:noProof/>
                <w:webHidden/>
              </w:rPr>
              <w:t>14</w:t>
            </w:r>
            <w:r>
              <w:rPr>
                <w:noProof/>
                <w:webHidden/>
              </w:rPr>
              <w:fldChar w:fldCharType="end"/>
            </w:r>
          </w:hyperlink>
        </w:p>
        <w:p w14:paraId="4EF2BA55" w14:textId="604B6E62"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83" w:history="1">
            <w:r w:rsidRPr="00F167C5">
              <w:rPr>
                <w:rStyle w:val="Hipervnculo"/>
                <w:noProof/>
              </w:rPr>
              <w:t>4.7.</w:t>
            </w:r>
            <w:r>
              <w:rPr>
                <w:rFonts w:asciiTheme="minorHAnsi" w:eastAsiaTheme="minorEastAsia" w:hAnsiTheme="minorHAnsi"/>
                <w:noProof/>
                <w:sz w:val="22"/>
                <w:lang w:eastAsia="es-ES"/>
              </w:rPr>
              <w:tab/>
            </w:r>
            <w:r w:rsidRPr="00F167C5">
              <w:rPr>
                <w:rStyle w:val="Hipervnculo"/>
                <w:noProof/>
              </w:rPr>
              <w:t>Symfony</w:t>
            </w:r>
            <w:r>
              <w:rPr>
                <w:noProof/>
                <w:webHidden/>
              </w:rPr>
              <w:tab/>
            </w:r>
            <w:r>
              <w:rPr>
                <w:noProof/>
                <w:webHidden/>
              </w:rPr>
              <w:fldChar w:fldCharType="begin"/>
            </w:r>
            <w:r>
              <w:rPr>
                <w:noProof/>
                <w:webHidden/>
              </w:rPr>
              <w:instrText xml:space="preserve"> PAGEREF _Toc32455383 \h </w:instrText>
            </w:r>
            <w:r>
              <w:rPr>
                <w:noProof/>
                <w:webHidden/>
              </w:rPr>
            </w:r>
            <w:r>
              <w:rPr>
                <w:noProof/>
                <w:webHidden/>
              </w:rPr>
              <w:fldChar w:fldCharType="separate"/>
            </w:r>
            <w:r>
              <w:rPr>
                <w:noProof/>
                <w:webHidden/>
              </w:rPr>
              <w:t>15</w:t>
            </w:r>
            <w:r>
              <w:rPr>
                <w:noProof/>
                <w:webHidden/>
              </w:rPr>
              <w:fldChar w:fldCharType="end"/>
            </w:r>
          </w:hyperlink>
        </w:p>
        <w:p w14:paraId="50E31FCD" w14:textId="225138BC"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84" w:history="1">
            <w:r w:rsidRPr="00F167C5">
              <w:rPr>
                <w:rStyle w:val="Hipervnculo"/>
                <w:bCs/>
                <w:noProof/>
              </w:rPr>
              <w:t>4.8.</w:t>
            </w:r>
            <w:r>
              <w:rPr>
                <w:rFonts w:asciiTheme="minorHAnsi" w:eastAsiaTheme="minorEastAsia" w:hAnsiTheme="minorHAnsi"/>
                <w:noProof/>
                <w:sz w:val="22"/>
                <w:lang w:eastAsia="es-ES"/>
              </w:rPr>
              <w:tab/>
            </w:r>
            <w:r w:rsidRPr="00F167C5">
              <w:rPr>
                <w:rStyle w:val="Hipervnculo"/>
                <w:noProof/>
              </w:rPr>
              <w:t>Postman</w:t>
            </w:r>
            <w:r>
              <w:rPr>
                <w:noProof/>
                <w:webHidden/>
              </w:rPr>
              <w:tab/>
            </w:r>
            <w:r>
              <w:rPr>
                <w:noProof/>
                <w:webHidden/>
              </w:rPr>
              <w:fldChar w:fldCharType="begin"/>
            </w:r>
            <w:r>
              <w:rPr>
                <w:noProof/>
                <w:webHidden/>
              </w:rPr>
              <w:instrText xml:space="preserve"> PAGEREF _Toc32455384 \h </w:instrText>
            </w:r>
            <w:r>
              <w:rPr>
                <w:noProof/>
                <w:webHidden/>
              </w:rPr>
            </w:r>
            <w:r>
              <w:rPr>
                <w:noProof/>
                <w:webHidden/>
              </w:rPr>
              <w:fldChar w:fldCharType="separate"/>
            </w:r>
            <w:r>
              <w:rPr>
                <w:noProof/>
                <w:webHidden/>
              </w:rPr>
              <w:t>15</w:t>
            </w:r>
            <w:r>
              <w:rPr>
                <w:noProof/>
                <w:webHidden/>
              </w:rPr>
              <w:fldChar w:fldCharType="end"/>
            </w:r>
          </w:hyperlink>
        </w:p>
        <w:p w14:paraId="3447DBE8" w14:textId="46D24CFF"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85" w:history="1">
            <w:r w:rsidRPr="00F167C5">
              <w:rPr>
                <w:rStyle w:val="Hipervnculo"/>
                <w:noProof/>
              </w:rPr>
              <w:t>4.9.</w:t>
            </w:r>
            <w:r>
              <w:rPr>
                <w:rFonts w:asciiTheme="minorHAnsi" w:eastAsiaTheme="minorEastAsia" w:hAnsiTheme="minorHAnsi"/>
                <w:noProof/>
                <w:sz w:val="22"/>
                <w:lang w:eastAsia="es-ES"/>
              </w:rPr>
              <w:tab/>
            </w:r>
            <w:r w:rsidRPr="00F167C5">
              <w:rPr>
                <w:rStyle w:val="Hipervnculo"/>
                <w:noProof/>
              </w:rPr>
              <w:t>MySQL</w:t>
            </w:r>
            <w:r>
              <w:rPr>
                <w:noProof/>
                <w:webHidden/>
              </w:rPr>
              <w:tab/>
            </w:r>
            <w:r>
              <w:rPr>
                <w:noProof/>
                <w:webHidden/>
              </w:rPr>
              <w:fldChar w:fldCharType="begin"/>
            </w:r>
            <w:r>
              <w:rPr>
                <w:noProof/>
                <w:webHidden/>
              </w:rPr>
              <w:instrText xml:space="preserve"> PAGEREF _Toc32455385 \h </w:instrText>
            </w:r>
            <w:r>
              <w:rPr>
                <w:noProof/>
                <w:webHidden/>
              </w:rPr>
            </w:r>
            <w:r>
              <w:rPr>
                <w:noProof/>
                <w:webHidden/>
              </w:rPr>
              <w:fldChar w:fldCharType="separate"/>
            </w:r>
            <w:r>
              <w:rPr>
                <w:noProof/>
                <w:webHidden/>
              </w:rPr>
              <w:t>16</w:t>
            </w:r>
            <w:r>
              <w:rPr>
                <w:noProof/>
                <w:webHidden/>
              </w:rPr>
              <w:fldChar w:fldCharType="end"/>
            </w:r>
          </w:hyperlink>
        </w:p>
        <w:p w14:paraId="43CC245B" w14:textId="1C4EC5E2"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86" w:history="1">
            <w:r w:rsidRPr="00F167C5">
              <w:rPr>
                <w:rStyle w:val="Hipervnculo"/>
                <w:noProof/>
                <w:lang w:val="en-GB"/>
              </w:rPr>
              <w:t>4.10.</w:t>
            </w:r>
            <w:r>
              <w:rPr>
                <w:rFonts w:asciiTheme="minorHAnsi" w:eastAsiaTheme="minorEastAsia" w:hAnsiTheme="minorHAnsi"/>
                <w:noProof/>
                <w:sz w:val="22"/>
                <w:lang w:eastAsia="es-ES"/>
              </w:rPr>
              <w:tab/>
            </w:r>
            <w:r w:rsidRPr="00F167C5">
              <w:rPr>
                <w:rStyle w:val="Hipervnculo"/>
                <w:noProof/>
                <w:lang w:val="en-GB"/>
              </w:rPr>
              <w:t>draw.io</w:t>
            </w:r>
            <w:r>
              <w:rPr>
                <w:noProof/>
                <w:webHidden/>
              </w:rPr>
              <w:tab/>
            </w:r>
            <w:r>
              <w:rPr>
                <w:noProof/>
                <w:webHidden/>
              </w:rPr>
              <w:fldChar w:fldCharType="begin"/>
            </w:r>
            <w:r>
              <w:rPr>
                <w:noProof/>
                <w:webHidden/>
              </w:rPr>
              <w:instrText xml:space="preserve"> PAGEREF _Toc32455386 \h </w:instrText>
            </w:r>
            <w:r>
              <w:rPr>
                <w:noProof/>
                <w:webHidden/>
              </w:rPr>
            </w:r>
            <w:r>
              <w:rPr>
                <w:noProof/>
                <w:webHidden/>
              </w:rPr>
              <w:fldChar w:fldCharType="separate"/>
            </w:r>
            <w:r>
              <w:rPr>
                <w:noProof/>
                <w:webHidden/>
              </w:rPr>
              <w:t>16</w:t>
            </w:r>
            <w:r>
              <w:rPr>
                <w:noProof/>
                <w:webHidden/>
              </w:rPr>
              <w:fldChar w:fldCharType="end"/>
            </w:r>
          </w:hyperlink>
        </w:p>
        <w:p w14:paraId="099B7F11" w14:textId="166D36AD" w:rsidR="00535E00" w:rsidRDefault="00535E00">
          <w:pPr>
            <w:pStyle w:val="TDC1"/>
            <w:tabs>
              <w:tab w:val="right" w:leader="dot" w:pos="8210"/>
            </w:tabs>
            <w:rPr>
              <w:rFonts w:asciiTheme="minorHAnsi" w:eastAsiaTheme="minorEastAsia" w:hAnsiTheme="minorHAnsi"/>
              <w:noProof/>
              <w:sz w:val="22"/>
              <w:lang w:eastAsia="es-ES"/>
            </w:rPr>
          </w:pPr>
          <w:hyperlink w:anchor="_Toc32455387" w:history="1">
            <w:r w:rsidRPr="00F167C5">
              <w:rPr>
                <w:rStyle w:val="Hipervnculo"/>
                <w:noProof/>
              </w:rPr>
              <w:t>E. Aspectos relevantes del desarrollo del proyecto</w:t>
            </w:r>
            <w:r>
              <w:rPr>
                <w:noProof/>
                <w:webHidden/>
              </w:rPr>
              <w:tab/>
            </w:r>
            <w:r>
              <w:rPr>
                <w:noProof/>
                <w:webHidden/>
              </w:rPr>
              <w:fldChar w:fldCharType="begin"/>
            </w:r>
            <w:r>
              <w:rPr>
                <w:noProof/>
                <w:webHidden/>
              </w:rPr>
              <w:instrText xml:space="preserve"> PAGEREF _Toc32455387 \h </w:instrText>
            </w:r>
            <w:r>
              <w:rPr>
                <w:noProof/>
                <w:webHidden/>
              </w:rPr>
            </w:r>
            <w:r>
              <w:rPr>
                <w:noProof/>
                <w:webHidden/>
              </w:rPr>
              <w:fldChar w:fldCharType="separate"/>
            </w:r>
            <w:r>
              <w:rPr>
                <w:noProof/>
                <w:webHidden/>
              </w:rPr>
              <w:t>17</w:t>
            </w:r>
            <w:r>
              <w:rPr>
                <w:noProof/>
                <w:webHidden/>
              </w:rPr>
              <w:fldChar w:fldCharType="end"/>
            </w:r>
          </w:hyperlink>
        </w:p>
        <w:p w14:paraId="2D667802" w14:textId="2CE84896"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88" w:history="1">
            <w:r w:rsidRPr="00F167C5">
              <w:rPr>
                <w:rStyle w:val="Hipervnculo"/>
                <w:noProof/>
              </w:rPr>
              <w:t>5.1.</w:t>
            </w:r>
            <w:r>
              <w:rPr>
                <w:rFonts w:asciiTheme="minorHAnsi" w:eastAsiaTheme="minorEastAsia" w:hAnsiTheme="minorHAnsi"/>
                <w:noProof/>
                <w:sz w:val="22"/>
                <w:lang w:eastAsia="es-ES"/>
              </w:rPr>
              <w:tab/>
            </w:r>
            <w:r w:rsidRPr="00F167C5">
              <w:rPr>
                <w:rStyle w:val="Hipervnculo"/>
                <w:noProof/>
              </w:rPr>
              <w:t>Metodologías</w:t>
            </w:r>
            <w:r>
              <w:rPr>
                <w:noProof/>
                <w:webHidden/>
              </w:rPr>
              <w:tab/>
            </w:r>
            <w:r>
              <w:rPr>
                <w:noProof/>
                <w:webHidden/>
              </w:rPr>
              <w:fldChar w:fldCharType="begin"/>
            </w:r>
            <w:r>
              <w:rPr>
                <w:noProof/>
                <w:webHidden/>
              </w:rPr>
              <w:instrText xml:space="preserve"> PAGEREF _Toc32455388 \h </w:instrText>
            </w:r>
            <w:r>
              <w:rPr>
                <w:noProof/>
                <w:webHidden/>
              </w:rPr>
            </w:r>
            <w:r>
              <w:rPr>
                <w:noProof/>
                <w:webHidden/>
              </w:rPr>
              <w:fldChar w:fldCharType="separate"/>
            </w:r>
            <w:r>
              <w:rPr>
                <w:noProof/>
                <w:webHidden/>
              </w:rPr>
              <w:t>17</w:t>
            </w:r>
            <w:r>
              <w:rPr>
                <w:noProof/>
                <w:webHidden/>
              </w:rPr>
              <w:fldChar w:fldCharType="end"/>
            </w:r>
          </w:hyperlink>
        </w:p>
        <w:p w14:paraId="4F16AD7B" w14:textId="6B554EF5"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89" w:history="1">
            <w:r w:rsidRPr="00F167C5">
              <w:rPr>
                <w:rStyle w:val="Hipervnculo"/>
                <w:noProof/>
              </w:rPr>
              <w:t>5.2.</w:t>
            </w:r>
            <w:r>
              <w:rPr>
                <w:rFonts w:asciiTheme="minorHAnsi" w:eastAsiaTheme="minorEastAsia" w:hAnsiTheme="minorHAnsi"/>
                <w:noProof/>
                <w:sz w:val="22"/>
                <w:lang w:eastAsia="es-ES"/>
              </w:rPr>
              <w:tab/>
            </w:r>
            <w:r w:rsidRPr="00F167C5">
              <w:rPr>
                <w:rStyle w:val="Hipervnculo"/>
                <w:noProof/>
              </w:rPr>
              <w:t>Formación</w:t>
            </w:r>
            <w:r>
              <w:rPr>
                <w:noProof/>
                <w:webHidden/>
              </w:rPr>
              <w:tab/>
            </w:r>
            <w:r>
              <w:rPr>
                <w:noProof/>
                <w:webHidden/>
              </w:rPr>
              <w:fldChar w:fldCharType="begin"/>
            </w:r>
            <w:r>
              <w:rPr>
                <w:noProof/>
                <w:webHidden/>
              </w:rPr>
              <w:instrText xml:space="preserve"> PAGEREF _Toc32455389 \h </w:instrText>
            </w:r>
            <w:r>
              <w:rPr>
                <w:noProof/>
                <w:webHidden/>
              </w:rPr>
            </w:r>
            <w:r>
              <w:rPr>
                <w:noProof/>
                <w:webHidden/>
              </w:rPr>
              <w:fldChar w:fldCharType="separate"/>
            </w:r>
            <w:r>
              <w:rPr>
                <w:noProof/>
                <w:webHidden/>
              </w:rPr>
              <w:t>17</w:t>
            </w:r>
            <w:r>
              <w:rPr>
                <w:noProof/>
                <w:webHidden/>
              </w:rPr>
              <w:fldChar w:fldCharType="end"/>
            </w:r>
          </w:hyperlink>
        </w:p>
        <w:p w14:paraId="340A2FD6" w14:textId="1DD5950A"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90" w:history="1">
            <w:r w:rsidRPr="00F167C5">
              <w:rPr>
                <w:rStyle w:val="Hipervnculo"/>
                <w:noProof/>
              </w:rPr>
              <w:t>5.3.</w:t>
            </w:r>
            <w:r>
              <w:rPr>
                <w:rFonts w:asciiTheme="minorHAnsi" w:eastAsiaTheme="minorEastAsia" w:hAnsiTheme="minorHAnsi"/>
                <w:noProof/>
                <w:sz w:val="22"/>
                <w:lang w:eastAsia="es-ES"/>
              </w:rPr>
              <w:tab/>
            </w:r>
            <w:r w:rsidRPr="00F167C5">
              <w:rPr>
                <w:rStyle w:val="Hipervnculo"/>
                <w:noProof/>
              </w:rPr>
              <w:t>Establecimiento de requisitos</w:t>
            </w:r>
            <w:r>
              <w:rPr>
                <w:noProof/>
                <w:webHidden/>
              </w:rPr>
              <w:tab/>
            </w:r>
            <w:r>
              <w:rPr>
                <w:noProof/>
                <w:webHidden/>
              </w:rPr>
              <w:fldChar w:fldCharType="begin"/>
            </w:r>
            <w:r>
              <w:rPr>
                <w:noProof/>
                <w:webHidden/>
              </w:rPr>
              <w:instrText xml:space="preserve"> PAGEREF _Toc32455390 \h </w:instrText>
            </w:r>
            <w:r>
              <w:rPr>
                <w:noProof/>
                <w:webHidden/>
              </w:rPr>
            </w:r>
            <w:r>
              <w:rPr>
                <w:noProof/>
                <w:webHidden/>
              </w:rPr>
              <w:fldChar w:fldCharType="separate"/>
            </w:r>
            <w:r>
              <w:rPr>
                <w:noProof/>
                <w:webHidden/>
              </w:rPr>
              <w:t>18</w:t>
            </w:r>
            <w:r>
              <w:rPr>
                <w:noProof/>
                <w:webHidden/>
              </w:rPr>
              <w:fldChar w:fldCharType="end"/>
            </w:r>
          </w:hyperlink>
        </w:p>
        <w:p w14:paraId="05D9EAA7" w14:textId="49F420E5"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91" w:history="1">
            <w:r w:rsidRPr="00F167C5">
              <w:rPr>
                <w:rStyle w:val="Hipervnculo"/>
                <w:noProof/>
              </w:rPr>
              <w:t>5.4.</w:t>
            </w:r>
            <w:r>
              <w:rPr>
                <w:rFonts w:asciiTheme="minorHAnsi" w:eastAsiaTheme="minorEastAsia" w:hAnsiTheme="minorHAnsi"/>
                <w:noProof/>
                <w:sz w:val="22"/>
                <w:lang w:eastAsia="es-ES"/>
              </w:rPr>
              <w:tab/>
            </w:r>
            <w:r w:rsidRPr="00F167C5">
              <w:rPr>
                <w:rStyle w:val="Hipervnculo"/>
                <w:noProof/>
              </w:rPr>
              <w:t>Arquitectura MVC</w:t>
            </w:r>
            <w:r>
              <w:rPr>
                <w:noProof/>
                <w:webHidden/>
              </w:rPr>
              <w:tab/>
            </w:r>
            <w:r>
              <w:rPr>
                <w:noProof/>
                <w:webHidden/>
              </w:rPr>
              <w:fldChar w:fldCharType="begin"/>
            </w:r>
            <w:r>
              <w:rPr>
                <w:noProof/>
                <w:webHidden/>
              </w:rPr>
              <w:instrText xml:space="preserve"> PAGEREF _Toc32455391 \h </w:instrText>
            </w:r>
            <w:r>
              <w:rPr>
                <w:noProof/>
                <w:webHidden/>
              </w:rPr>
            </w:r>
            <w:r>
              <w:rPr>
                <w:noProof/>
                <w:webHidden/>
              </w:rPr>
              <w:fldChar w:fldCharType="separate"/>
            </w:r>
            <w:r>
              <w:rPr>
                <w:noProof/>
                <w:webHidden/>
              </w:rPr>
              <w:t>18</w:t>
            </w:r>
            <w:r>
              <w:rPr>
                <w:noProof/>
                <w:webHidden/>
              </w:rPr>
              <w:fldChar w:fldCharType="end"/>
            </w:r>
          </w:hyperlink>
        </w:p>
        <w:p w14:paraId="140BCE34" w14:textId="2E8E4BBA"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92" w:history="1">
            <w:r w:rsidRPr="00F167C5">
              <w:rPr>
                <w:rStyle w:val="Hipervnculo"/>
                <w:noProof/>
              </w:rPr>
              <w:t>5.5.</w:t>
            </w:r>
            <w:r>
              <w:rPr>
                <w:rFonts w:asciiTheme="minorHAnsi" w:eastAsiaTheme="minorEastAsia" w:hAnsiTheme="minorHAnsi"/>
                <w:noProof/>
                <w:sz w:val="22"/>
                <w:lang w:eastAsia="es-ES"/>
              </w:rPr>
              <w:tab/>
            </w:r>
            <w:r w:rsidRPr="00F167C5">
              <w:rPr>
                <w:rStyle w:val="Hipervnculo"/>
                <w:noProof/>
              </w:rPr>
              <w:t>Problemas y soluciones</w:t>
            </w:r>
            <w:r>
              <w:rPr>
                <w:noProof/>
                <w:webHidden/>
              </w:rPr>
              <w:tab/>
            </w:r>
            <w:r>
              <w:rPr>
                <w:noProof/>
                <w:webHidden/>
              </w:rPr>
              <w:fldChar w:fldCharType="begin"/>
            </w:r>
            <w:r>
              <w:rPr>
                <w:noProof/>
                <w:webHidden/>
              </w:rPr>
              <w:instrText xml:space="preserve"> PAGEREF _Toc32455392 \h </w:instrText>
            </w:r>
            <w:r>
              <w:rPr>
                <w:noProof/>
                <w:webHidden/>
              </w:rPr>
            </w:r>
            <w:r>
              <w:rPr>
                <w:noProof/>
                <w:webHidden/>
              </w:rPr>
              <w:fldChar w:fldCharType="separate"/>
            </w:r>
            <w:r>
              <w:rPr>
                <w:noProof/>
                <w:webHidden/>
              </w:rPr>
              <w:t>19</w:t>
            </w:r>
            <w:r>
              <w:rPr>
                <w:noProof/>
                <w:webHidden/>
              </w:rPr>
              <w:fldChar w:fldCharType="end"/>
            </w:r>
          </w:hyperlink>
        </w:p>
        <w:p w14:paraId="23F269F3" w14:textId="1D0D66A6" w:rsidR="00535E00" w:rsidRDefault="00535E00">
          <w:pPr>
            <w:pStyle w:val="TDC1"/>
            <w:tabs>
              <w:tab w:val="right" w:leader="dot" w:pos="8210"/>
            </w:tabs>
            <w:rPr>
              <w:rFonts w:asciiTheme="minorHAnsi" w:eastAsiaTheme="minorEastAsia" w:hAnsiTheme="minorHAnsi"/>
              <w:noProof/>
              <w:sz w:val="22"/>
              <w:lang w:eastAsia="es-ES"/>
            </w:rPr>
          </w:pPr>
          <w:hyperlink w:anchor="_Toc32455393" w:history="1">
            <w:r w:rsidRPr="00F167C5">
              <w:rPr>
                <w:rStyle w:val="Hipervnculo"/>
                <w:noProof/>
              </w:rPr>
              <w:t>F. Trabajos relacionados</w:t>
            </w:r>
            <w:r>
              <w:rPr>
                <w:noProof/>
                <w:webHidden/>
              </w:rPr>
              <w:tab/>
            </w:r>
            <w:r>
              <w:rPr>
                <w:noProof/>
                <w:webHidden/>
              </w:rPr>
              <w:fldChar w:fldCharType="begin"/>
            </w:r>
            <w:r>
              <w:rPr>
                <w:noProof/>
                <w:webHidden/>
              </w:rPr>
              <w:instrText xml:space="preserve"> PAGEREF _Toc32455393 \h </w:instrText>
            </w:r>
            <w:r>
              <w:rPr>
                <w:noProof/>
                <w:webHidden/>
              </w:rPr>
            </w:r>
            <w:r>
              <w:rPr>
                <w:noProof/>
                <w:webHidden/>
              </w:rPr>
              <w:fldChar w:fldCharType="separate"/>
            </w:r>
            <w:r>
              <w:rPr>
                <w:noProof/>
                <w:webHidden/>
              </w:rPr>
              <w:t>20</w:t>
            </w:r>
            <w:r>
              <w:rPr>
                <w:noProof/>
                <w:webHidden/>
              </w:rPr>
              <w:fldChar w:fldCharType="end"/>
            </w:r>
          </w:hyperlink>
        </w:p>
        <w:p w14:paraId="25D74694" w14:textId="42B17B12"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94" w:history="1">
            <w:r w:rsidRPr="00F167C5">
              <w:rPr>
                <w:rStyle w:val="Hipervnculo"/>
                <w:noProof/>
              </w:rPr>
              <w:t>6.1.</w:t>
            </w:r>
            <w:r>
              <w:rPr>
                <w:rFonts w:asciiTheme="minorHAnsi" w:eastAsiaTheme="minorEastAsia" w:hAnsiTheme="minorHAnsi"/>
                <w:noProof/>
                <w:sz w:val="22"/>
                <w:lang w:eastAsia="es-ES"/>
              </w:rPr>
              <w:tab/>
            </w:r>
            <w:r w:rsidRPr="00F167C5">
              <w:rPr>
                <w:rStyle w:val="Hipervnculo"/>
                <w:noProof/>
              </w:rPr>
              <w:t>Domo</w:t>
            </w:r>
            <w:r>
              <w:rPr>
                <w:noProof/>
                <w:webHidden/>
              </w:rPr>
              <w:tab/>
            </w:r>
            <w:r>
              <w:rPr>
                <w:noProof/>
                <w:webHidden/>
              </w:rPr>
              <w:fldChar w:fldCharType="begin"/>
            </w:r>
            <w:r>
              <w:rPr>
                <w:noProof/>
                <w:webHidden/>
              </w:rPr>
              <w:instrText xml:space="preserve"> PAGEREF _Toc32455394 \h </w:instrText>
            </w:r>
            <w:r>
              <w:rPr>
                <w:noProof/>
                <w:webHidden/>
              </w:rPr>
            </w:r>
            <w:r>
              <w:rPr>
                <w:noProof/>
                <w:webHidden/>
              </w:rPr>
              <w:fldChar w:fldCharType="separate"/>
            </w:r>
            <w:r>
              <w:rPr>
                <w:noProof/>
                <w:webHidden/>
              </w:rPr>
              <w:t>20</w:t>
            </w:r>
            <w:r>
              <w:rPr>
                <w:noProof/>
                <w:webHidden/>
              </w:rPr>
              <w:fldChar w:fldCharType="end"/>
            </w:r>
          </w:hyperlink>
        </w:p>
        <w:p w14:paraId="4EBB5130" w14:textId="7DF23D12"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95" w:history="1">
            <w:r w:rsidRPr="00F167C5">
              <w:rPr>
                <w:rStyle w:val="Hipervnculo"/>
                <w:noProof/>
              </w:rPr>
              <w:t>6.2.</w:t>
            </w:r>
            <w:r>
              <w:rPr>
                <w:rFonts w:asciiTheme="minorHAnsi" w:eastAsiaTheme="minorEastAsia" w:hAnsiTheme="minorHAnsi"/>
                <w:noProof/>
                <w:sz w:val="22"/>
                <w:lang w:eastAsia="es-ES"/>
              </w:rPr>
              <w:tab/>
            </w:r>
            <w:r w:rsidRPr="00F167C5">
              <w:rPr>
                <w:rStyle w:val="Hipervnculo"/>
                <w:noProof/>
              </w:rPr>
              <w:t>Tableau</w:t>
            </w:r>
            <w:r>
              <w:rPr>
                <w:noProof/>
                <w:webHidden/>
              </w:rPr>
              <w:tab/>
            </w:r>
            <w:r>
              <w:rPr>
                <w:noProof/>
                <w:webHidden/>
              </w:rPr>
              <w:fldChar w:fldCharType="begin"/>
            </w:r>
            <w:r>
              <w:rPr>
                <w:noProof/>
                <w:webHidden/>
              </w:rPr>
              <w:instrText xml:space="preserve"> PAGEREF _Toc32455395 \h </w:instrText>
            </w:r>
            <w:r>
              <w:rPr>
                <w:noProof/>
                <w:webHidden/>
              </w:rPr>
            </w:r>
            <w:r>
              <w:rPr>
                <w:noProof/>
                <w:webHidden/>
              </w:rPr>
              <w:fldChar w:fldCharType="separate"/>
            </w:r>
            <w:r>
              <w:rPr>
                <w:noProof/>
                <w:webHidden/>
              </w:rPr>
              <w:t>20</w:t>
            </w:r>
            <w:r>
              <w:rPr>
                <w:noProof/>
                <w:webHidden/>
              </w:rPr>
              <w:fldChar w:fldCharType="end"/>
            </w:r>
          </w:hyperlink>
        </w:p>
        <w:p w14:paraId="03268BD6" w14:textId="7EEA7E10"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96" w:history="1">
            <w:r w:rsidRPr="00F167C5">
              <w:rPr>
                <w:rStyle w:val="Hipervnculo"/>
                <w:noProof/>
              </w:rPr>
              <w:t>6.3.</w:t>
            </w:r>
            <w:r>
              <w:rPr>
                <w:rFonts w:asciiTheme="minorHAnsi" w:eastAsiaTheme="minorEastAsia" w:hAnsiTheme="minorHAnsi"/>
                <w:noProof/>
                <w:sz w:val="22"/>
                <w:lang w:eastAsia="es-ES"/>
              </w:rPr>
              <w:tab/>
            </w:r>
            <w:r w:rsidRPr="00F167C5">
              <w:rPr>
                <w:rStyle w:val="Hipervnculo"/>
                <w:noProof/>
              </w:rPr>
              <w:t>Looker</w:t>
            </w:r>
            <w:r>
              <w:rPr>
                <w:noProof/>
                <w:webHidden/>
              </w:rPr>
              <w:tab/>
            </w:r>
            <w:r>
              <w:rPr>
                <w:noProof/>
                <w:webHidden/>
              </w:rPr>
              <w:fldChar w:fldCharType="begin"/>
            </w:r>
            <w:r>
              <w:rPr>
                <w:noProof/>
                <w:webHidden/>
              </w:rPr>
              <w:instrText xml:space="preserve"> PAGEREF _Toc32455396 \h </w:instrText>
            </w:r>
            <w:r>
              <w:rPr>
                <w:noProof/>
                <w:webHidden/>
              </w:rPr>
            </w:r>
            <w:r>
              <w:rPr>
                <w:noProof/>
                <w:webHidden/>
              </w:rPr>
              <w:fldChar w:fldCharType="separate"/>
            </w:r>
            <w:r>
              <w:rPr>
                <w:noProof/>
                <w:webHidden/>
              </w:rPr>
              <w:t>21</w:t>
            </w:r>
            <w:r>
              <w:rPr>
                <w:noProof/>
                <w:webHidden/>
              </w:rPr>
              <w:fldChar w:fldCharType="end"/>
            </w:r>
          </w:hyperlink>
        </w:p>
        <w:p w14:paraId="78CF4BB5" w14:textId="28B3A6CE" w:rsidR="00535E00" w:rsidRDefault="00535E00">
          <w:pPr>
            <w:pStyle w:val="TDC1"/>
            <w:tabs>
              <w:tab w:val="right" w:leader="dot" w:pos="8210"/>
            </w:tabs>
            <w:rPr>
              <w:rFonts w:asciiTheme="minorHAnsi" w:eastAsiaTheme="minorEastAsia" w:hAnsiTheme="minorHAnsi"/>
              <w:noProof/>
              <w:sz w:val="22"/>
              <w:lang w:eastAsia="es-ES"/>
            </w:rPr>
          </w:pPr>
          <w:hyperlink w:anchor="_Toc32455397" w:history="1">
            <w:r w:rsidRPr="00F167C5">
              <w:rPr>
                <w:rStyle w:val="Hipervnculo"/>
                <w:noProof/>
              </w:rPr>
              <w:t>G. Conclusiones y líneas de trabajo futuras</w:t>
            </w:r>
            <w:r>
              <w:rPr>
                <w:noProof/>
                <w:webHidden/>
              </w:rPr>
              <w:tab/>
            </w:r>
            <w:r>
              <w:rPr>
                <w:noProof/>
                <w:webHidden/>
              </w:rPr>
              <w:fldChar w:fldCharType="begin"/>
            </w:r>
            <w:r>
              <w:rPr>
                <w:noProof/>
                <w:webHidden/>
              </w:rPr>
              <w:instrText xml:space="preserve"> PAGEREF _Toc32455397 \h </w:instrText>
            </w:r>
            <w:r>
              <w:rPr>
                <w:noProof/>
                <w:webHidden/>
              </w:rPr>
            </w:r>
            <w:r>
              <w:rPr>
                <w:noProof/>
                <w:webHidden/>
              </w:rPr>
              <w:fldChar w:fldCharType="separate"/>
            </w:r>
            <w:r>
              <w:rPr>
                <w:noProof/>
                <w:webHidden/>
              </w:rPr>
              <w:t>21</w:t>
            </w:r>
            <w:r>
              <w:rPr>
                <w:noProof/>
                <w:webHidden/>
              </w:rPr>
              <w:fldChar w:fldCharType="end"/>
            </w:r>
          </w:hyperlink>
        </w:p>
        <w:p w14:paraId="43985D16" w14:textId="5DF5069A"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98" w:history="1">
            <w:r w:rsidRPr="00F167C5">
              <w:rPr>
                <w:rStyle w:val="Hipervnculo"/>
                <w:noProof/>
              </w:rPr>
              <w:t>7.1.</w:t>
            </w:r>
            <w:r>
              <w:rPr>
                <w:rFonts w:asciiTheme="minorHAnsi" w:eastAsiaTheme="minorEastAsia" w:hAnsiTheme="minorHAnsi"/>
                <w:noProof/>
                <w:sz w:val="22"/>
                <w:lang w:eastAsia="es-ES"/>
              </w:rPr>
              <w:tab/>
            </w:r>
            <w:r w:rsidRPr="00F167C5">
              <w:rPr>
                <w:rStyle w:val="Hipervnculo"/>
                <w:noProof/>
              </w:rPr>
              <w:t>Conclusiones</w:t>
            </w:r>
            <w:r>
              <w:rPr>
                <w:noProof/>
                <w:webHidden/>
              </w:rPr>
              <w:tab/>
            </w:r>
            <w:r>
              <w:rPr>
                <w:noProof/>
                <w:webHidden/>
              </w:rPr>
              <w:fldChar w:fldCharType="begin"/>
            </w:r>
            <w:r>
              <w:rPr>
                <w:noProof/>
                <w:webHidden/>
              </w:rPr>
              <w:instrText xml:space="preserve"> PAGEREF _Toc32455398 \h </w:instrText>
            </w:r>
            <w:r>
              <w:rPr>
                <w:noProof/>
                <w:webHidden/>
              </w:rPr>
            </w:r>
            <w:r>
              <w:rPr>
                <w:noProof/>
                <w:webHidden/>
              </w:rPr>
              <w:fldChar w:fldCharType="separate"/>
            </w:r>
            <w:r>
              <w:rPr>
                <w:noProof/>
                <w:webHidden/>
              </w:rPr>
              <w:t>21</w:t>
            </w:r>
            <w:r>
              <w:rPr>
                <w:noProof/>
                <w:webHidden/>
              </w:rPr>
              <w:fldChar w:fldCharType="end"/>
            </w:r>
          </w:hyperlink>
        </w:p>
        <w:p w14:paraId="4737E8FD" w14:textId="08EE0132" w:rsidR="00535E00" w:rsidRDefault="00535E00">
          <w:pPr>
            <w:pStyle w:val="TDC2"/>
            <w:tabs>
              <w:tab w:val="left" w:pos="1320"/>
              <w:tab w:val="right" w:leader="dot" w:pos="8210"/>
            </w:tabs>
            <w:rPr>
              <w:rFonts w:asciiTheme="minorHAnsi" w:eastAsiaTheme="minorEastAsia" w:hAnsiTheme="minorHAnsi"/>
              <w:noProof/>
              <w:sz w:val="22"/>
              <w:lang w:eastAsia="es-ES"/>
            </w:rPr>
          </w:pPr>
          <w:hyperlink w:anchor="_Toc32455399" w:history="1">
            <w:r w:rsidRPr="00F167C5">
              <w:rPr>
                <w:rStyle w:val="Hipervnculo"/>
                <w:noProof/>
              </w:rPr>
              <w:t>7.2.</w:t>
            </w:r>
            <w:r>
              <w:rPr>
                <w:rFonts w:asciiTheme="minorHAnsi" w:eastAsiaTheme="minorEastAsia" w:hAnsiTheme="minorHAnsi"/>
                <w:noProof/>
                <w:sz w:val="22"/>
                <w:lang w:eastAsia="es-ES"/>
              </w:rPr>
              <w:tab/>
            </w:r>
            <w:r w:rsidRPr="00F167C5">
              <w:rPr>
                <w:rStyle w:val="Hipervnculo"/>
                <w:noProof/>
              </w:rPr>
              <w:t>Líneas de trabajo futuras</w:t>
            </w:r>
            <w:r>
              <w:rPr>
                <w:noProof/>
                <w:webHidden/>
              </w:rPr>
              <w:tab/>
            </w:r>
            <w:r>
              <w:rPr>
                <w:noProof/>
                <w:webHidden/>
              </w:rPr>
              <w:fldChar w:fldCharType="begin"/>
            </w:r>
            <w:r>
              <w:rPr>
                <w:noProof/>
                <w:webHidden/>
              </w:rPr>
              <w:instrText xml:space="preserve"> PAGEREF _Toc32455399 \h </w:instrText>
            </w:r>
            <w:r>
              <w:rPr>
                <w:noProof/>
                <w:webHidden/>
              </w:rPr>
            </w:r>
            <w:r>
              <w:rPr>
                <w:noProof/>
                <w:webHidden/>
              </w:rPr>
              <w:fldChar w:fldCharType="separate"/>
            </w:r>
            <w:r>
              <w:rPr>
                <w:noProof/>
                <w:webHidden/>
              </w:rPr>
              <w:t>22</w:t>
            </w:r>
            <w:r>
              <w:rPr>
                <w:noProof/>
                <w:webHidden/>
              </w:rPr>
              <w:fldChar w:fldCharType="end"/>
            </w:r>
          </w:hyperlink>
        </w:p>
        <w:p w14:paraId="46F1FD23" w14:textId="73CA4C93" w:rsidR="00535E00" w:rsidRDefault="00535E00">
          <w:pPr>
            <w:pStyle w:val="TDC1"/>
            <w:tabs>
              <w:tab w:val="right" w:leader="dot" w:pos="8210"/>
            </w:tabs>
            <w:rPr>
              <w:rFonts w:asciiTheme="minorHAnsi" w:eastAsiaTheme="minorEastAsia" w:hAnsiTheme="minorHAnsi"/>
              <w:noProof/>
              <w:sz w:val="22"/>
              <w:lang w:eastAsia="es-ES"/>
            </w:rPr>
          </w:pPr>
          <w:hyperlink w:anchor="_Toc32455400" w:history="1">
            <w:r w:rsidRPr="00F167C5">
              <w:rPr>
                <w:rStyle w:val="Hipervnculo"/>
                <w:noProof/>
              </w:rPr>
              <w:t>Bibliografía</w:t>
            </w:r>
            <w:r>
              <w:rPr>
                <w:noProof/>
                <w:webHidden/>
              </w:rPr>
              <w:tab/>
            </w:r>
            <w:r>
              <w:rPr>
                <w:noProof/>
                <w:webHidden/>
              </w:rPr>
              <w:fldChar w:fldCharType="begin"/>
            </w:r>
            <w:r>
              <w:rPr>
                <w:noProof/>
                <w:webHidden/>
              </w:rPr>
              <w:instrText xml:space="preserve"> PAGEREF _Toc32455400 \h </w:instrText>
            </w:r>
            <w:r>
              <w:rPr>
                <w:noProof/>
                <w:webHidden/>
              </w:rPr>
            </w:r>
            <w:r>
              <w:rPr>
                <w:noProof/>
                <w:webHidden/>
              </w:rPr>
              <w:fldChar w:fldCharType="separate"/>
            </w:r>
            <w:r>
              <w:rPr>
                <w:noProof/>
                <w:webHidden/>
              </w:rPr>
              <w:t>23</w:t>
            </w:r>
            <w:r>
              <w:rPr>
                <w:noProof/>
                <w:webHidden/>
              </w:rPr>
              <w:fldChar w:fldCharType="end"/>
            </w:r>
          </w:hyperlink>
        </w:p>
        <w:p w14:paraId="44E871BC" w14:textId="2952C9D9" w:rsidR="006603C3" w:rsidRDefault="002D3B7B">
          <w:r>
            <w:fldChar w:fldCharType="end"/>
          </w:r>
        </w:p>
      </w:sdtContent>
    </w:sdt>
    <w:p w14:paraId="144A5D23" w14:textId="77777777" w:rsidR="006603C3" w:rsidRDefault="002D3B7B">
      <w:pPr>
        <w:spacing w:after="160"/>
        <w:ind w:firstLine="0"/>
        <w:jc w:val="left"/>
        <w:rPr>
          <w:rFonts w:eastAsiaTheme="majorEastAsia" w:cstheme="majorBidi"/>
          <w:b/>
          <w:smallCaps/>
          <w:sz w:val="48"/>
          <w:szCs w:val="32"/>
        </w:rPr>
      </w:pPr>
      <w:r>
        <w:br w:type="page"/>
      </w:r>
    </w:p>
    <w:p w14:paraId="463F29E8" w14:textId="3579BEA5" w:rsidR="006603C3" w:rsidRDefault="002D3B7B" w:rsidP="00970E4B">
      <w:pPr>
        <w:pStyle w:val="Ttulo1"/>
      </w:pPr>
      <w:bookmarkStart w:id="6" w:name="_Toc32455361"/>
      <w:r>
        <w:lastRenderedPageBreak/>
        <w:t>Índice de figuras</w:t>
      </w:r>
      <w:bookmarkEnd w:id="6"/>
    </w:p>
    <w:p w14:paraId="17BE0744" w14:textId="1F7BC2E8" w:rsidR="00535E00" w:rsidRDefault="00F411C3">
      <w:pPr>
        <w:pStyle w:val="Tabladeilustraciones"/>
        <w:tabs>
          <w:tab w:val="right" w:leader="dot" w:pos="8210"/>
        </w:tabs>
        <w:rPr>
          <w:rFonts w:asciiTheme="minorHAnsi" w:eastAsiaTheme="minorEastAsia" w:hAnsiTheme="minorHAnsi"/>
          <w:noProof/>
          <w:sz w:val="22"/>
          <w:lang w:eastAsia="es-ES"/>
        </w:rPr>
      </w:pPr>
      <w:r>
        <w:fldChar w:fldCharType="begin"/>
      </w:r>
      <w:r>
        <w:instrText xml:space="preserve"> TOC \h \z \c "Ilustración" </w:instrText>
      </w:r>
      <w:r>
        <w:fldChar w:fldCharType="separate"/>
      </w:r>
      <w:hyperlink w:anchor="_Toc32455358" w:history="1">
        <w:r w:rsidR="00535E00" w:rsidRPr="00854926">
          <w:rPr>
            <w:rStyle w:val="Hipervnculo"/>
            <w:noProof/>
          </w:rPr>
          <w:t>Ilustración 1 MVC</w:t>
        </w:r>
        <w:r w:rsidR="00535E00">
          <w:rPr>
            <w:noProof/>
            <w:webHidden/>
          </w:rPr>
          <w:tab/>
        </w:r>
        <w:r w:rsidR="00535E00">
          <w:rPr>
            <w:noProof/>
            <w:webHidden/>
          </w:rPr>
          <w:fldChar w:fldCharType="begin"/>
        </w:r>
        <w:r w:rsidR="00535E00">
          <w:rPr>
            <w:noProof/>
            <w:webHidden/>
          </w:rPr>
          <w:instrText xml:space="preserve"> PAGEREF _Toc32455358 \h </w:instrText>
        </w:r>
        <w:r w:rsidR="00535E00">
          <w:rPr>
            <w:noProof/>
            <w:webHidden/>
          </w:rPr>
        </w:r>
        <w:r w:rsidR="00535E00">
          <w:rPr>
            <w:noProof/>
            <w:webHidden/>
          </w:rPr>
          <w:fldChar w:fldCharType="separate"/>
        </w:r>
        <w:r w:rsidR="00535E00">
          <w:rPr>
            <w:noProof/>
            <w:webHidden/>
          </w:rPr>
          <w:t>18</w:t>
        </w:r>
        <w:r w:rsidR="00535E00">
          <w:rPr>
            <w:noProof/>
            <w:webHidden/>
          </w:rPr>
          <w:fldChar w:fldCharType="end"/>
        </w:r>
      </w:hyperlink>
    </w:p>
    <w:p w14:paraId="25B34D60" w14:textId="0006963B" w:rsidR="00B61005" w:rsidRDefault="00F411C3">
      <w:pPr>
        <w:spacing w:after="0" w:line="240" w:lineRule="auto"/>
        <w:ind w:firstLine="0"/>
        <w:jc w:val="left"/>
        <w:rPr>
          <w:rFonts w:eastAsiaTheme="majorEastAsia" w:cstheme="majorBidi"/>
          <w:b/>
          <w:sz w:val="48"/>
          <w:szCs w:val="32"/>
        </w:rPr>
      </w:pPr>
      <w:r>
        <w:fldChar w:fldCharType="end"/>
      </w:r>
      <w:r w:rsidR="00B61005">
        <w:br w:type="page"/>
      </w:r>
    </w:p>
    <w:p w14:paraId="5AB42492" w14:textId="60150833" w:rsidR="006603C3" w:rsidRDefault="002D3B7B">
      <w:pPr>
        <w:pStyle w:val="Ttulo1"/>
      </w:pPr>
      <w:bookmarkStart w:id="7" w:name="_Toc32455362"/>
      <w:r>
        <w:lastRenderedPageBreak/>
        <w:t>A. Introducción</w:t>
      </w:r>
      <w:bookmarkEnd w:id="7"/>
    </w:p>
    <w:p w14:paraId="1A536CCE" w14:textId="66B190F8" w:rsidR="006603C3" w:rsidRDefault="002D3B7B" w:rsidP="004D135B">
      <w:r>
        <w:t>Inteligencia Empresarial (</w:t>
      </w:r>
      <w:r w:rsidRPr="009D4DCE">
        <w:rPr>
          <w:i/>
          <w:iCs/>
        </w:rPr>
        <w:t>Business Intelligence</w:t>
      </w:r>
      <w:r>
        <w:t xml:space="preserve">) es una metodología de gestión aplicada por herramientas de software, para poder generar beneficios al tomar decisiones en todos los niveles de gestión de la industria. Con este fin se emplean herramientas integradas en un solo lugar para la toma de decisiones de un negocio. Al analizar ventas y los competidores se obtiene una ventaja competitiva </w:t>
      </w:r>
      <w:r>
        <w:fldChar w:fldCharType="begin"/>
      </w:r>
      <w:r>
        <w:instrText>ADDIN ZOTERO_ITEM CSL_CITATION {"citationID":"AuShHBMB","properties":{"formattedCitation":"(G\\uc0\\u225{}lvez, 2015)","plainCitation":"(Gálvez, 2015)","noteIndex":0},"citationItems":[{"id":6,"uris":["http://zotero.org/users/6222520/items/5Y4AFQ4Q"],"uri":["http://zotero.org/users/6222520/items/5Y4AFQ4Q"],"itemData":{"id":6,"type":"book","abstract":"La constante evolución en el área de la tecnología de la información (TI) hace que esta zona se vea de forma íntegra y no fraccionada. El entorno empresarial se ha vuelto cada vez más complejo, exigiendo el cambio. Las organizaciones definen el conocimiento como más importante que el capital, el trabajo y los recursos naturales. Según Terra y Gordon, esta visión del conocimiento como factor clave de éxito, junto con los grandes avances de la tecnología de la información, dio lugar a la aparición de la Gestión del Conocimiento. Para Terra, el conocimiento es la información interpretada, por lo que la simple transferencia de información no constituye un mayor conocimiento o competencia. Sin conocimiento no hay innovación y sin innovación no hay éxito en el entorno de la organización. Podemos ver entonces que ambos son interdependientes y necesarios para agregar valor. Con eso las tecnologías de la información pueden apoyar el valor del conocimiento, teniendo prácticas directamente relacionadas con este fin. La relación de la tecnología de la información y la gestión del conocimiento causa impacto entre dos escuelas de pensamiento. Mecdermott; O&amp;#39;Dell afirmó que la gestión del conocimiento puede tener éxito sin la tecnología de información siendo utilizada sólo cuando es necesario. Por otra parte, Duffy sostiene que la tecnología de la información se ha convertido en importante debido a la globalización y que la tecnología por sí sola no puede desempeñar ningún papel para capturar, gestionar y explotar el conocimiento que existe dentro y fuera de las organizaciones. El autor afirma que la combinación de la tecnología y el capital humano generan las actividades de gestión del conocimiento con el apoyo de la tecnología de la información.","ISBN":"978-1-5115-4433-7","language":"es","note":"Google-Books-ID: J_nkCgAAQBAJ","number-of-pages":"124","publisher":"IT Campus Academy","source":"Google Books","title":"Business Intelligence Y La Tecnología de la Información","author":[{"family":"Gálvez","given":"Alejandro Puerta"}],"issued":{"date-parts":[["2015",4,1]]}}}],"schema":"https://github.com/citation-style-language/schema/raw/master/csl-citation.json"}</w:instrText>
      </w:r>
      <w:r>
        <w:fldChar w:fldCharType="separate"/>
      </w:r>
      <w:bookmarkStart w:id="8" w:name="__Fieldmark__741_1303499156"/>
      <w:r w:rsidR="006E6B66" w:rsidRPr="006E6B66">
        <w:rPr>
          <w:rFonts w:ascii="Liberation Serif" w:hAnsi="Liberation Serif" w:cs="Liberation Serif"/>
          <w:szCs w:val="24"/>
        </w:rPr>
        <w:t>(Gálvez, 2015)</w:t>
      </w:r>
      <w:r>
        <w:fldChar w:fldCharType="end"/>
      </w:r>
      <w:bookmarkEnd w:id="8"/>
    </w:p>
    <w:p w14:paraId="3A0FF5F2" w14:textId="77777777" w:rsidR="006603C3" w:rsidRDefault="006603C3">
      <w:pPr>
        <w:widowControl w:val="0"/>
        <w:spacing w:after="0" w:line="240" w:lineRule="auto"/>
      </w:pPr>
    </w:p>
    <w:p w14:paraId="082039B0" w14:textId="5BD82552" w:rsidR="006603C3" w:rsidRDefault="002D3B7B" w:rsidP="004D135B">
      <w:r>
        <w:t xml:space="preserve">El proyecto que nos ocupa nos permitirá recoger a través de los datos </w:t>
      </w:r>
      <w:r w:rsidRPr="006652DE">
        <w:t>recibidos</w:t>
      </w:r>
      <w:r w:rsidR="00B63130" w:rsidRPr="006652DE">
        <w:t xml:space="preserve"> </w:t>
      </w:r>
      <w:r w:rsidRPr="006652DE">
        <w:t>a través de la API BBVA</w:t>
      </w:r>
      <w:r w:rsidR="006652DE">
        <w:t xml:space="preserve"> </w:t>
      </w:r>
      <w:r w:rsidR="006652DE">
        <w:fldChar w:fldCharType="begin"/>
      </w:r>
      <w:r w:rsidR="006652DE">
        <w:instrText xml:space="preserve"> ADDIN ZOTERO_ITEM CSL_CITATION {"citationID":"VPRtQBJm","properties":{"formattedCitation":"({\\i{}BBVA API_Market}, s.\\uc0\\u160{}f.)","plainCitation":"(BBVA API_Market, s.</w:instrText>
      </w:r>
      <w:r w:rsidR="006652DE">
        <w:rPr>
          <w:rFonts w:hint="eastAsia"/>
        </w:rPr>
        <w:instrText> </w:instrText>
      </w:r>
      <w:r w:rsidR="006652DE">
        <w:instrText xml:space="preserve">f.)","noteIndex":0},"citationItems":[{"id":2,"uris":["http://zotero.org/users/6222520/items/3CMCS5JM"],"uri":["http://zotero.org/users/6222520/items/3CMCS5JM"],"itemData":{"id":2,"type":"webpage","title":"BBVA API_Market","URL":"https://www.bbvaapimarket.com/documentation/bbva/paystats","accessed":{"date-parts":[["2019",12,11]]}}}],"schema":"https://github.com/citation-style-language/schema/raw/master/csl-citation.json"} </w:instrText>
      </w:r>
      <w:r w:rsidR="006652DE">
        <w:fldChar w:fldCharType="separate"/>
      </w:r>
      <w:r w:rsidR="006E6B66" w:rsidRPr="006E6B66">
        <w:rPr>
          <w:rFonts w:cs="Times New Roman"/>
          <w:szCs w:val="24"/>
        </w:rPr>
        <w:t>(</w:t>
      </w:r>
      <w:r w:rsidR="006E6B66" w:rsidRPr="006E6B66">
        <w:rPr>
          <w:rFonts w:cs="Times New Roman"/>
          <w:i/>
          <w:iCs/>
          <w:szCs w:val="24"/>
        </w:rPr>
        <w:t>BBVA API_Market</w:t>
      </w:r>
      <w:r w:rsidR="006E6B66" w:rsidRPr="006E6B66">
        <w:rPr>
          <w:rFonts w:cs="Times New Roman"/>
          <w:szCs w:val="24"/>
        </w:rPr>
        <w:t>, s. f.)</w:t>
      </w:r>
      <w:r w:rsidR="006652DE">
        <w:fldChar w:fldCharType="end"/>
      </w:r>
      <w:r w:rsidRPr="006652DE">
        <w:t xml:space="preserve"> para más tarde analizar los datos distribuidos</w:t>
      </w:r>
      <w:r>
        <w:t xml:space="preserve"> en nuestro caso por código postal y mostrar los datos de forma que se emplea la metodología de Inteligencia Empresarial comentada anteriormente. Los datos los recogemos a través de peticiones por cada uno de los códigos postales que nos interese, en nuestro caso de los códigos postales de Madrid, ya que los datos que nos proporcionan al ser una versión </w:t>
      </w:r>
      <w:r w:rsidR="006912C9">
        <w:t>gratuita</w:t>
      </w:r>
      <w:r>
        <w:t xml:space="preserve"> son de prueba y solo de los códigos postales de Madrid.    </w:t>
      </w:r>
    </w:p>
    <w:p w14:paraId="7620ED33" w14:textId="77777777" w:rsidR="006603C3" w:rsidRDefault="002D3B7B">
      <w:r>
        <w:t xml:space="preserve">Todo esto nos permite realizar un estudio exhaustivo antes de la formación, de cualquier empresa o negocio lo que nos permite tomar las decisiones más acertadas al haber estudiado los posibles competidores, así como las oportunidades de crear un negocio exitoso, además la aplicación no se centra en una sola categoría sino en varias. </w:t>
      </w:r>
    </w:p>
    <w:p w14:paraId="5630AD66" w14:textId="77777777" w:rsidR="006603C3" w:rsidRDefault="006603C3"/>
    <w:p w14:paraId="66730698" w14:textId="747F36A5" w:rsidR="000C5223" w:rsidRPr="000C5223" w:rsidRDefault="002D3B7B" w:rsidP="001A5B67">
      <w:pPr>
        <w:pStyle w:val="Ttulo2"/>
        <w:numPr>
          <w:ilvl w:val="1"/>
          <w:numId w:val="3"/>
        </w:numPr>
      </w:pPr>
      <w:bookmarkStart w:id="9" w:name="_Toc32455363"/>
      <w:r>
        <w:t>Estructura de la memoria</w:t>
      </w:r>
      <w:bookmarkEnd w:id="9"/>
    </w:p>
    <w:p w14:paraId="027EE166" w14:textId="43CEE967" w:rsidR="006603C3" w:rsidRDefault="002D3B7B" w:rsidP="00DF40AB">
      <w:pPr>
        <w:rPr>
          <w:lang w:eastAsia="es-ES"/>
        </w:rPr>
      </w:pPr>
      <w:r>
        <w:rPr>
          <w:lang w:eastAsia="es-ES"/>
        </w:rPr>
        <w:t>La memoria sigue la siguiente estructura:</w:t>
      </w:r>
    </w:p>
    <w:p w14:paraId="303D6862" w14:textId="77777777" w:rsidR="006603C3" w:rsidRDefault="002D3B7B">
      <w:pPr>
        <w:pStyle w:val="Prrafodelista"/>
        <w:numPr>
          <w:ilvl w:val="0"/>
          <w:numId w:val="11"/>
        </w:numPr>
        <w:rPr>
          <w:lang w:eastAsia="es-ES"/>
        </w:rPr>
      </w:pPr>
      <w:r>
        <w:rPr>
          <w:b/>
          <w:bCs/>
          <w:lang w:eastAsia="es-ES"/>
        </w:rPr>
        <w:t xml:space="preserve">Introducción: </w:t>
      </w:r>
      <w:r>
        <w:rPr>
          <w:lang w:eastAsia="es-ES"/>
        </w:rPr>
        <w:t>Breve descripción del proyecto a realizar.</w:t>
      </w:r>
    </w:p>
    <w:p w14:paraId="32DDD830" w14:textId="5B266288" w:rsidR="006603C3" w:rsidRDefault="002D3B7B">
      <w:pPr>
        <w:pStyle w:val="Prrafodelista"/>
        <w:numPr>
          <w:ilvl w:val="0"/>
          <w:numId w:val="11"/>
        </w:numPr>
        <w:rPr>
          <w:b/>
          <w:bCs/>
          <w:szCs w:val="24"/>
        </w:rPr>
      </w:pPr>
      <w:r>
        <w:rPr>
          <w:b/>
          <w:bCs/>
          <w:lang w:eastAsia="es-ES"/>
        </w:rPr>
        <w:t xml:space="preserve">Objetivos del proyecto: </w:t>
      </w:r>
      <w:r>
        <w:rPr>
          <w:lang w:eastAsia="es-ES"/>
        </w:rPr>
        <w:t xml:space="preserve">Se explica </w:t>
      </w:r>
      <w:r w:rsidR="00F943B9">
        <w:rPr>
          <w:lang w:eastAsia="es-ES"/>
        </w:rPr>
        <w:t>qué</w:t>
      </w:r>
      <w:r>
        <w:rPr>
          <w:lang w:eastAsia="es-ES"/>
        </w:rPr>
        <w:t xml:space="preserve"> objetivos se van a cumplir al realizar el proyecto.</w:t>
      </w:r>
    </w:p>
    <w:p w14:paraId="4057180F" w14:textId="77777777" w:rsidR="006603C3" w:rsidRDefault="002D3B7B">
      <w:pPr>
        <w:pStyle w:val="Prrafodelista"/>
        <w:numPr>
          <w:ilvl w:val="0"/>
          <w:numId w:val="11"/>
        </w:numPr>
        <w:rPr>
          <w:lang w:eastAsia="es-ES"/>
        </w:rPr>
      </w:pPr>
      <w:r>
        <w:rPr>
          <w:b/>
          <w:bCs/>
          <w:lang w:eastAsia="es-ES"/>
        </w:rPr>
        <w:t xml:space="preserve">Conceptos teóricos: </w:t>
      </w:r>
      <w:r>
        <w:rPr>
          <w:lang w:eastAsia="es-ES"/>
        </w:rPr>
        <w:t>Explicación del marco teórico empleado durante la realización del proyecto.</w:t>
      </w:r>
    </w:p>
    <w:p w14:paraId="29893EED" w14:textId="77777777" w:rsidR="006603C3" w:rsidRDefault="002D3B7B">
      <w:pPr>
        <w:pStyle w:val="Prrafodelista"/>
        <w:numPr>
          <w:ilvl w:val="0"/>
          <w:numId w:val="11"/>
        </w:numPr>
        <w:rPr>
          <w:lang w:eastAsia="es-ES"/>
        </w:rPr>
      </w:pPr>
      <w:r>
        <w:rPr>
          <w:b/>
          <w:bCs/>
          <w:lang w:eastAsia="es-ES"/>
        </w:rPr>
        <w:t xml:space="preserve">Técnicas y herramientas: </w:t>
      </w:r>
      <w:r>
        <w:rPr>
          <w:lang w:eastAsia="es-ES"/>
        </w:rPr>
        <w:t>Metodologías y herramientas usadas para realizar el proyecto.</w:t>
      </w:r>
    </w:p>
    <w:p w14:paraId="472A9453" w14:textId="77777777" w:rsidR="006603C3" w:rsidRDefault="002D3B7B">
      <w:pPr>
        <w:pStyle w:val="Prrafodelista"/>
        <w:numPr>
          <w:ilvl w:val="0"/>
          <w:numId w:val="11"/>
        </w:numPr>
        <w:rPr>
          <w:lang w:eastAsia="es-ES"/>
        </w:rPr>
      </w:pPr>
      <w:r>
        <w:rPr>
          <w:b/>
          <w:bCs/>
          <w:lang w:eastAsia="es-ES"/>
        </w:rPr>
        <w:t xml:space="preserve">Aspectos relevantes del desarrollo: </w:t>
      </w:r>
      <w:r>
        <w:rPr>
          <w:lang w:eastAsia="es-ES"/>
        </w:rPr>
        <w:t xml:space="preserve">Descripción de cualquier </w:t>
      </w:r>
      <w:r w:rsidRPr="00F943B9">
        <w:rPr>
          <w:lang w:eastAsia="es-ES"/>
        </w:rPr>
        <w:t>dato</w:t>
      </w:r>
      <w:r>
        <w:rPr>
          <w:lang w:eastAsia="es-ES"/>
        </w:rPr>
        <w:t xml:space="preserve"> de importancia, así como problemas y soluciones durante el desarrollo del mismo.</w:t>
      </w:r>
    </w:p>
    <w:p w14:paraId="217D86E0" w14:textId="77777777" w:rsidR="006603C3" w:rsidRDefault="002D3B7B">
      <w:pPr>
        <w:pStyle w:val="Prrafodelista"/>
        <w:numPr>
          <w:ilvl w:val="0"/>
          <w:numId w:val="11"/>
        </w:numPr>
        <w:rPr>
          <w:lang w:eastAsia="es-ES"/>
        </w:rPr>
      </w:pPr>
      <w:r>
        <w:rPr>
          <w:b/>
          <w:bCs/>
          <w:lang w:eastAsia="es-ES"/>
        </w:rPr>
        <w:t xml:space="preserve">Trabajos relacionados: </w:t>
      </w:r>
      <w:r>
        <w:rPr>
          <w:lang w:eastAsia="es-ES"/>
        </w:rPr>
        <w:t>Descripción de los trabajos relacionados al proyecto.</w:t>
      </w:r>
    </w:p>
    <w:p w14:paraId="1DCB29C6" w14:textId="77777777" w:rsidR="006603C3" w:rsidRDefault="002D3B7B">
      <w:pPr>
        <w:pStyle w:val="Prrafodelista"/>
        <w:numPr>
          <w:ilvl w:val="0"/>
          <w:numId w:val="11"/>
        </w:numPr>
        <w:rPr>
          <w:lang w:eastAsia="es-ES"/>
        </w:rPr>
      </w:pPr>
      <w:r>
        <w:rPr>
          <w:b/>
          <w:bCs/>
          <w:lang w:eastAsia="es-ES"/>
        </w:rPr>
        <w:t xml:space="preserve">Conclusiones y líneas de trabajo futuras: </w:t>
      </w:r>
      <w:r>
        <w:rPr>
          <w:lang w:eastAsia="es-ES"/>
        </w:rPr>
        <w:t>Conclusiones finales del proyecto y posibles mejoras futuras sobre el mismo.</w:t>
      </w:r>
    </w:p>
    <w:p w14:paraId="658F18C6" w14:textId="77777777" w:rsidR="006603C3" w:rsidRDefault="002D3B7B">
      <w:pPr>
        <w:rPr>
          <w:lang w:eastAsia="es-ES"/>
        </w:rPr>
      </w:pPr>
      <w:r>
        <w:rPr>
          <w:lang w:eastAsia="es-ES"/>
        </w:rPr>
        <w:t>Junto a la memoria se proporcionan los siguientes anexos:</w:t>
      </w:r>
    </w:p>
    <w:p w14:paraId="560BF95F" w14:textId="77777777" w:rsidR="006603C3" w:rsidRDefault="002D3B7B">
      <w:pPr>
        <w:pStyle w:val="Prrafodelista"/>
        <w:numPr>
          <w:ilvl w:val="0"/>
          <w:numId w:val="12"/>
        </w:numPr>
        <w:rPr>
          <w:lang w:eastAsia="es-ES"/>
        </w:rPr>
      </w:pPr>
      <w:r>
        <w:rPr>
          <w:b/>
          <w:bCs/>
          <w:lang w:eastAsia="es-ES"/>
        </w:rPr>
        <w:lastRenderedPageBreak/>
        <w:t xml:space="preserve">Planificación del proyecto: </w:t>
      </w:r>
      <w:r>
        <w:rPr>
          <w:lang w:eastAsia="es-ES"/>
        </w:rPr>
        <w:t>Planificación realizada en el proyecto y evaluación económica.</w:t>
      </w:r>
    </w:p>
    <w:p w14:paraId="5B035251" w14:textId="77777777" w:rsidR="006603C3" w:rsidRDefault="002D3B7B">
      <w:pPr>
        <w:pStyle w:val="Prrafodelista"/>
        <w:numPr>
          <w:ilvl w:val="0"/>
          <w:numId w:val="12"/>
        </w:numPr>
        <w:rPr>
          <w:lang w:eastAsia="es-ES"/>
        </w:rPr>
      </w:pPr>
      <w:r>
        <w:rPr>
          <w:b/>
          <w:bCs/>
          <w:lang w:eastAsia="es-ES"/>
        </w:rPr>
        <w:t xml:space="preserve">Especificación de requisitos: </w:t>
      </w:r>
      <w:r>
        <w:rPr>
          <w:lang w:eastAsia="es-ES"/>
        </w:rPr>
        <w:t>Objetivos y requisitos que realiza la aplicación.</w:t>
      </w:r>
    </w:p>
    <w:p w14:paraId="42855A52" w14:textId="77777777" w:rsidR="006603C3" w:rsidRDefault="002D3B7B">
      <w:pPr>
        <w:pStyle w:val="Prrafodelista"/>
        <w:numPr>
          <w:ilvl w:val="0"/>
          <w:numId w:val="12"/>
        </w:numPr>
        <w:rPr>
          <w:lang w:eastAsia="es-ES"/>
        </w:rPr>
      </w:pPr>
      <w:r>
        <w:rPr>
          <w:b/>
          <w:bCs/>
          <w:lang w:eastAsia="es-ES"/>
        </w:rPr>
        <w:t xml:space="preserve">Especificación de diseño: </w:t>
      </w:r>
      <w:r>
        <w:rPr>
          <w:lang w:eastAsia="es-ES"/>
        </w:rPr>
        <w:t>Diseño de los diferentes componentes de la aplicación ya sea interfaz, diseño de datos o estructura de paquetes</w:t>
      </w:r>
    </w:p>
    <w:p w14:paraId="37C372D1" w14:textId="77777777" w:rsidR="006603C3" w:rsidRDefault="002D3B7B">
      <w:pPr>
        <w:pStyle w:val="Prrafodelista"/>
        <w:numPr>
          <w:ilvl w:val="0"/>
          <w:numId w:val="12"/>
        </w:numPr>
        <w:rPr>
          <w:lang w:eastAsia="es-ES"/>
        </w:rPr>
      </w:pPr>
      <w:r>
        <w:rPr>
          <w:b/>
          <w:bCs/>
          <w:lang w:eastAsia="es-ES"/>
        </w:rPr>
        <w:t xml:space="preserve">Manual del programador: </w:t>
      </w:r>
      <w:r>
        <w:rPr>
          <w:lang w:eastAsia="es-ES"/>
        </w:rPr>
        <w:t>Manual para poder montar la aplicación en local o en una página.</w:t>
      </w:r>
    </w:p>
    <w:p w14:paraId="1BFFD810" w14:textId="47AD3A1C" w:rsidR="006603C3" w:rsidRDefault="002D3B7B" w:rsidP="00DF40AB">
      <w:pPr>
        <w:pStyle w:val="Prrafodelista"/>
        <w:numPr>
          <w:ilvl w:val="0"/>
          <w:numId w:val="12"/>
        </w:numPr>
        <w:rPr>
          <w:lang w:eastAsia="es-ES"/>
        </w:rPr>
      </w:pPr>
      <w:r>
        <w:rPr>
          <w:b/>
          <w:bCs/>
          <w:lang w:eastAsia="es-ES"/>
        </w:rPr>
        <w:t xml:space="preserve">Manual de usuario: </w:t>
      </w:r>
      <w:r>
        <w:rPr>
          <w:lang w:eastAsia="es-ES"/>
        </w:rPr>
        <w:t>Guía para el uso de la aplicación.</w:t>
      </w:r>
    </w:p>
    <w:p w14:paraId="5B9B1817" w14:textId="77777777" w:rsidR="009D57BF" w:rsidRPr="00DF40AB" w:rsidRDefault="009D57BF" w:rsidP="009D57BF">
      <w:pPr>
        <w:rPr>
          <w:lang w:eastAsia="es-ES"/>
        </w:rPr>
      </w:pPr>
    </w:p>
    <w:p w14:paraId="4326EF0A" w14:textId="0D8CB5FA" w:rsidR="009D57BF" w:rsidRPr="009D57BF" w:rsidRDefault="002D3B7B" w:rsidP="00C125BE">
      <w:pPr>
        <w:pStyle w:val="Ttulo2"/>
        <w:numPr>
          <w:ilvl w:val="1"/>
          <w:numId w:val="3"/>
        </w:numPr>
      </w:pPr>
      <w:bookmarkStart w:id="10" w:name="_Toc32455364"/>
      <w:r>
        <w:t>Materiales adjuntos</w:t>
      </w:r>
      <w:bookmarkEnd w:id="10"/>
    </w:p>
    <w:p w14:paraId="19629F33" w14:textId="41C94EBA" w:rsidR="006603C3" w:rsidRDefault="002D3B7B">
      <w:r>
        <w:t>Los materiales adjuntos junto con la memoria son:</w:t>
      </w:r>
    </w:p>
    <w:p w14:paraId="018A6580" w14:textId="77777777" w:rsidR="006603C3" w:rsidRDefault="002D3B7B">
      <w:pPr>
        <w:pStyle w:val="Prrafodelista"/>
        <w:numPr>
          <w:ilvl w:val="0"/>
          <w:numId w:val="13"/>
        </w:numPr>
      </w:pPr>
      <w:proofErr w:type="spellStart"/>
      <w:r>
        <w:rPr>
          <w:b/>
          <w:bCs/>
          <w:lang w:val="en-US"/>
        </w:rPr>
        <w:t>Repositorio</w:t>
      </w:r>
      <w:proofErr w:type="spellEnd"/>
      <w:r>
        <w:rPr>
          <w:b/>
          <w:bCs/>
          <w:lang w:val="en-US"/>
        </w:rPr>
        <w:t xml:space="preserve"> del </w:t>
      </w:r>
      <w:proofErr w:type="spellStart"/>
      <w:r>
        <w:rPr>
          <w:b/>
          <w:bCs/>
          <w:lang w:val="en-US"/>
        </w:rPr>
        <w:t>proyecto</w:t>
      </w:r>
      <w:proofErr w:type="spellEnd"/>
      <w:r>
        <w:rPr>
          <w:b/>
          <w:bCs/>
          <w:lang w:val="en-US"/>
        </w:rPr>
        <w:t>:</w:t>
      </w:r>
    </w:p>
    <w:p w14:paraId="6C07F0F5" w14:textId="1D32D2AF" w:rsidR="00C101D9" w:rsidRPr="00C101D9" w:rsidRDefault="00F31316" w:rsidP="00C101D9">
      <w:pPr>
        <w:pStyle w:val="Prrafodelista"/>
        <w:numPr>
          <w:ilvl w:val="1"/>
          <w:numId w:val="13"/>
        </w:numPr>
        <w:rPr>
          <w:szCs w:val="24"/>
        </w:rPr>
      </w:pPr>
      <w:hyperlink r:id="rId12">
        <w:r w:rsidR="002D3B7B">
          <w:rPr>
            <w:rStyle w:val="EnlacedeInternet"/>
          </w:rPr>
          <w:t>https://github.com/SergioBueno27/TFG_GII_Analisis_Comercial_Urbano</w:t>
        </w:r>
      </w:hyperlink>
      <w:r w:rsidR="002D3B7B">
        <w:t xml:space="preserve"> </w:t>
      </w:r>
    </w:p>
    <w:p w14:paraId="4060B7D0" w14:textId="7D5303BA" w:rsidR="006603C3" w:rsidRPr="00294BC5" w:rsidRDefault="002D3B7B">
      <w:pPr>
        <w:pStyle w:val="Prrafodelista"/>
        <w:numPr>
          <w:ilvl w:val="0"/>
          <w:numId w:val="13"/>
        </w:numPr>
      </w:pPr>
      <w:r>
        <w:rPr>
          <w:b/>
          <w:bCs/>
        </w:rPr>
        <w:t>Despliegue de la aplicación:</w:t>
      </w:r>
    </w:p>
    <w:p w14:paraId="17AD93B2" w14:textId="47637A1F" w:rsidR="006603C3" w:rsidRPr="002D1B29" w:rsidRDefault="00F31316" w:rsidP="00870F54">
      <w:pPr>
        <w:pStyle w:val="Prrafodelista"/>
        <w:numPr>
          <w:ilvl w:val="1"/>
          <w:numId w:val="13"/>
        </w:numPr>
        <w:rPr>
          <w:b/>
          <w:bCs/>
        </w:rPr>
      </w:pPr>
      <w:hyperlink r:id="rId13" w:history="1">
        <w:r w:rsidR="002D1B29" w:rsidRPr="00405A72">
          <w:rPr>
            <w:rStyle w:val="Hipervnculo"/>
          </w:rPr>
          <w:t>http://80.211.68.16</w:t>
        </w:r>
      </w:hyperlink>
    </w:p>
    <w:p w14:paraId="35C15D79" w14:textId="77777777" w:rsidR="002D1B29" w:rsidRPr="002D1B29" w:rsidRDefault="002D1B29" w:rsidP="002D1B29">
      <w:pPr>
        <w:rPr>
          <w:b/>
          <w:bCs/>
        </w:rPr>
      </w:pPr>
    </w:p>
    <w:p w14:paraId="69E7BB5F" w14:textId="7A0C0DE4" w:rsidR="002D1B29" w:rsidRDefault="002D1B29" w:rsidP="002D1B29">
      <w:pPr>
        <w:rPr>
          <w:b/>
          <w:bCs/>
        </w:rPr>
      </w:pPr>
    </w:p>
    <w:p w14:paraId="3B7DD0A0" w14:textId="77777777" w:rsidR="002D1B29" w:rsidRPr="002D1B29" w:rsidRDefault="002D1B29" w:rsidP="002D1B29">
      <w:pPr>
        <w:rPr>
          <w:b/>
          <w:bCs/>
        </w:rPr>
      </w:pPr>
    </w:p>
    <w:p w14:paraId="0DE4B5B7" w14:textId="77777777" w:rsidR="006603C3" w:rsidRDefault="002D3B7B">
      <w:pPr>
        <w:spacing w:after="160"/>
        <w:ind w:firstLine="0"/>
        <w:jc w:val="left"/>
        <w:rPr>
          <w:rFonts w:eastAsiaTheme="majorEastAsia" w:cstheme="majorBidi"/>
          <w:b/>
          <w:sz w:val="48"/>
          <w:szCs w:val="32"/>
        </w:rPr>
      </w:pPr>
      <w:r>
        <w:br w:type="page"/>
      </w:r>
    </w:p>
    <w:p w14:paraId="648D5B17" w14:textId="4A6F208B" w:rsidR="006603C3" w:rsidRDefault="002D3B7B">
      <w:pPr>
        <w:pStyle w:val="Ttulo1"/>
      </w:pPr>
      <w:bookmarkStart w:id="11" w:name="_Toc32455365"/>
      <w:r>
        <w:lastRenderedPageBreak/>
        <w:t>B. Objetivos del proyecto</w:t>
      </w:r>
      <w:bookmarkEnd w:id="11"/>
    </w:p>
    <w:p w14:paraId="0379DA94" w14:textId="72B94184" w:rsidR="006603C3" w:rsidRDefault="004548B6">
      <w:pPr>
        <w:rPr>
          <w:lang w:eastAsia="es-ES"/>
        </w:rPr>
      </w:pPr>
      <w:r>
        <w:rPr>
          <w:lang w:eastAsia="es-ES"/>
        </w:rPr>
        <w:t>Objetivos que realizar</w:t>
      </w:r>
      <w:r w:rsidR="002D3B7B">
        <w:rPr>
          <w:lang w:eastAsia="es-ES"/>
        </w:rPr>
        <w:t xml:space="preserve"> </w:t>
      </w:r>
      <w:r>
        <w:rPr>
          <w:lang w:eastAsia="es-ES"/>
        </w:rPr>
        <w:t xml:space="preserve">para el </w:t>
      </w:r>
      <w:r w:rsidR="002D3B7B">
        <w:rPr>
          <w:lang w:eastAsia="es-ES"/>
        </w:rPr>
        <w:t>proyecto.</w:t>
      </w:r>
    </w:p>
    <w:p w14:paraId="4813689A" w14:textId="77777777" w:rsidR="00C125BE" w:rsidRDefault="00C125BE"/>
    <w:p w14:paraId="66204FF1" w14:textId="73A96290" w:rsidR="006603C3" w:rsidRDefault="002D3B7B" w:rsidP="00C125BE">
      <w:pPr>
        <w:pStyle w:val="Ttulo2"/>
        <w:numPr>
          <w:ilvl w:val="1"/>
          <w:numId w:val="4"/>
        </w:numPr>
      </w:pPr>
      <w:bookmarkStart w:id="12" w:name="_Toc32455366"/>
      <w:r>
        <w:t>Objetivos generales</w:t>
      </w:r>
      <w:bookmarkEnd w:id="12"/>
    </w:p>
    <w:p w14:paraId="5BC09BCA" w14:textId="77777777" w:rsidR="006603C3" w:rsidRDefault="002D3B7B">
      <w:pPr>
        <w:pStyle w:val="Prrafodelista"/>
        <w:numPr>
          <w:ilvl w:val="0"/>
          <w:numId w:val="14"/>
        </w:numPr>
        <w:rPr>
          <w:rFonts w:ascii="Times New Roman" w:hAnsi="Times New Roman"/>
        </w:rPr>
      </w:pPr>
      <w:r>
        <w:t>Desarrollar una aplicación web que permita a los usuarios recabar información estratégica sobre un código postal.</w:t>
      </w:r>
    </w:p>
    <w:p w14:paraId="07258233" w14:textId="77777777" w:rsidR="006603C3" w:rsidRDefault="002D3B7B">
      <w:pPr>
        <w:pStyle w:val="Prrafodelista"/>
        <w:numPr>
          <w:ilvl w:val="0"/>
          <w:numId w:val="14"/>
        </w:numPr>
        <w:spacing w:after="0"/>
        <w:rPr>
          <w:szCs w:val="24"/>
        </w:rPr>
      </w:pPr>
      <w:r>
        <w:t>Usar herramientas que nos permita lograr estos objetivos.</w:t>
      </w:r>
    </w:p>
    <w:p w14:paraId="4A7BF85A" w14:textId="297B0982" w:rsidR="00A84D44" w:rsidRPr="006912C9" w:rsidRDefault="002D3B7B" w:rsidP="00A84D44">
      <w:pPr>
        <w:pStyle w:val="Prrafodelista"/>
        <w:numPr>
          <w:ilvl w:val="0"/>
          <w:numId w:val="14"/>
        </w:numPr>
        <w:spacing w:after="0"/>
        <w:rPr>
          <w:szCs w:val="24"/>
        </w:rPr>
      </w:pPr>
      <w:r>
        <w:t>Mostrar diversos gráficos y tablas que nos permita visualizar los datos de la forma más clara posible</w:t>
      </w:r>
      <w:r w:rsidR="006912C9">
        <w:t>.</w:t>
      </w:r>
    </w:p>
    <w:p w14:paraId="2DBF0D7D" w14:textId="7E70E504" w:rsidR="006603C3" w:rsidRPr="009340B1" w:rsidRDefault="006912C9" w:rsidP="00824986">
      <w:pPr>
        <w:pStyle w:val="Prrafodelista"/>
        <w:numPr>
          <w:ilvl w:val="0"/>
          <w:numId w:val="14"/>
        </w:numPr>
        <w:spacing w:after="0"/>
        <w:rPr>
          <w:szCs w:val="24"/>
        </w:rPr>
      </w:pPr>
      <w:r>
        <w:t>Implementar una interfaz gráfica agradable garantizando la usabilidad de la aplicación.</w:t>
      </w:r>
    </w:p>
    <w:p w14:paraId="4C0ECEC7" w14:textId="77777777" w:rsidR="009340B1" w:rsidRPr="009340B1" w:rsidRDefault="009340B1" w:rsidP="009340B1">
      <w:pPr>
        <w:spacing w:after="0"/>
        <w:rPr>
          <w:szCs w:val="24"/>
        </w:rPr>
      </w:pPr>
    </w:p>
    <w:p w14:paraId="6B62F1B3" w14:textId="3B287C21" w:rsidR="006603C3" w:rsidRDefault="002D3B7B" w:rsidP="000C73A4">
      <w:pPr>
        <w:pStyle w:val="Ttulo2"/>
        <w:numPr>
          <w:ilvl w:val="1"/>
          <w:numId w:val="4"/>
        </w:numPr>
      </w:pPr>
      <w:bookmarkStart w:id="13" w:name="_Toc32455367"/>
      <w:r>
        <w:t>Objetivos técnicos</w:t>
      </w:r>
      <w:bookmarkEnd w:id="13"/>
    </w:p>
    <w:p w14:paraId="594731E6" w14:textId="7DC282ED" w:rsidR="006603C3" w:rsidRDefault="002D3B7B">
      <w:pPr>
        <w:pStyle w:val="Prrafodelista"/>
        <w:numPr>
          <w:ilvl w:val="0"/>
          <w:numId w:val="15"/>
        </w:numPr>
        <w:spacing w:after="0"/>
        <w:rPr>
          <w:szCs w:val="24"/>
          <w:lang w:eastAsia="es-ES"/>
        </w:rPr>
      </w:pPr>
      <w:r>
        <w:rPr>
          <w:lang w:eastAsia="es-ES"/>
        </w:rPr>
        <w:t xml:space="preserve">Utilizar Symfony como </w:t>
      </w:r>
      <w:r w:rsidR="006303A4">
        <w:rPr>
          <w:lang w:eastAsia="es-ES"/>
        </w:rPr>
        <w:t>F</w:t>
      </w:r>
      <w:r>
        <w:rPr>
          <w:lang w:eastAsia="es-ES"/>
        </w:rPr>
        <w:t>ramework sobre el que realizar nuestra aplicación web.</w:t>
      </w:r>
    </w:p>
    <w:p w14:paraId="37F8B4F9" w14:textId="1C553322" w:rsidR="006603C3" w:rsidRDefault="002D3B7B">
      <w:pPr>
        <w:pStyle w:val="Prrafodelista"/>
        <w:numPr>
          <w:ilvl w:val="0"/>
          <w:numId w:val="15"/>
        </w:numPr>
        <w:spacing w:after="0"/>
        <w:rPr>
          <w:szCs w:val="24"/>
          <w:lang w:eastAsia="es-ES"/>
        </w:rPr>
      </w:pPr>
      <w:r>
        <w:rPr>
          <w:lang w:eastAsia="es-ES"/>
        </w:rPr>
        <w:t xml:space="preserve">Utilizar </w:t>
      </w:r>
      <w:r w:rsidR="00C913BA">
        <w:rPr>
          <w:lang w:eastAsia="es-ES"/>
        </w:rPr>
        <w:t>A</w:t>
      </w:r>
      <w:r>
        <w:rPr>
          <w:lang w:eastAsia="es-ES"/>
        </w:rPr>
        <w:t>g-</w:t>
      </w:r>
      <w:proofErr w:type="spellStart"/>
      <w:r>
        <w:rPr>
          <w:lang w:eastAsia="es-ES"/>
        </w:rPr>
        <w:t>grid</w:t>
      </w:r>
      <w:proofErr w:type="spellEnd"/>
      <w:r>
        <w:rPr>
          <w:lang w:eastAsia="es-ES"/>
        </w:rPr>
        <w:t xml:space="preserve"> como herramienta para la generación de tablas.</w:t>
      </w:r>
    </w:p>
    <w:p w14:paraId="5D56F007" w14:textId="77777777" w:rsidR="006603C3" w:rsidRDefault="002D3B7B">
      <w:pPr>
        <w:pStyle w:val="Prrafodelista"/>
        <w:numPr>
          <w:ilvl w:val="0"/>
          <w:numId w:val="15"/>
        </w:numPr>
        <w:spacing w:after="0"/>
        <w:rPr>
          <w:szCs w:val="24"/>
          <w:lang w:eastAsia="es-ES"/>
        </w:rPr>
      </w:pPr>
      <w:r>
        <w:rPr>
          <w:lang w:eastAsia="es-ES"/>
        </w:rPr>
        <w:t>Utilizar Graph.js como herramienta para la generación de gráficos.</w:t>
      </w:r>
    </w:p>
    <w:p w14:paraId="13308B0C" w14:textId="77777777" w:rsidR="006603C3" w:rsidRDefault="002D3B7B">
      <w:pPr>
        <w:pStyle w:val="Prrafodelista"/>
        <w:numPr>
          <w:ilvl w:val="0"/>
          <w:numId w:val="15"/>
        </w:numPr>
        <w:spacing w:after="0"/>
        <w:rPr>
          <w:szCs w:val="24"/>
          <w:lang w:eastAsia="es-ES"/>
        </w:rPr>
      </w:pPr>
      <w:r>
        <w:rPr>
          <w:lang w:eastAsia="es-ES"/>
        </w:rPr>
        <w:t xml:space="preserve">Utilizar </w:t>
      </w:r>
      <w:proofErr w:type="spellStart"/>
      <w:r>
        <w:rPr>
          <w:lang w:eastAsia="es-ES"/>
        </w:rPr>
        <w:t>Github</w:t>
      </w:r>
      <w:proofErr w:type="spellEnd"/>
      <w:r>
        <w:rPr>
          <w:lang w:eastAsia="es-ES"/>
        </w:rPr>
        <w:t xml:space="preserve"> como herramienta de control de versiones</w:t>
      </w:r>
    </w:p>
    <w:p w14:paraId="6BFCACFD" w14:textId="77777777" w:rsidR="006603C3" w:rsidRDefault="002D3B7B">
      <w:pPr>
        <w:pStyle w:val="Prrafodelista"/>
        <w:numPr>
          <w:ilvl w:val="0"/>
          <w:numId w:val="15"/>
        </w:numPr>
        <w:spacing w:after="0"/>
        <w:rPr>
          <w:szCs w:val="24"/>
          <w:lang w:eastAsia="es-ES"/>
        </w:rPr>
      </w:pPr>
      <w:r>
        <w:rPr>
          <w:lang w:eastAsia="es-ES"/>
        </w:rPr>
        <w:t>Utilizar la metodología ágil de desarrollo Scrum.</w:t>
      </w:r>
    </w:p>
    <w:p w14:paraId="3EA69301" w14:textId="77777777" w:rsidR="006603C3" w:rsidRDefault="002D3B7B">
      <w:pPr>
        <w:pStyle w:val="Prrafodelista"/>
        <w:numPr>
          <w:ilvl w:val="0"/>
          <w:numId w:val="15"/>
        </w:numPr>
        <w:spacing w:after="0"/>
        <w:rPr>
          <w:szCs w:val="24"/>
          <w:lang w:eastAsia="es-ES"/>
        </w:rPr>
      </w:pPr>
      <w:r>
        <w:rPr>
          <w:lang w:eastAsia="es-ES"/>
        </w:rPr>
        <w:t xml:space="preserve">Utilizar </w:t>
      </w:r>
      <w:proofErr w:type="spellStart"/>
      <w:r>
        <w:rPr>
          <w:lang w:eastAsia="es-ES"/>
        </w:rPr>
        <w:t>Zenhub</w:t>
      </w:r>
      <w:proofErr w:type="spellEnd"/>
      <w:r>
        <w:rPr>
          <w:lang w:eastAsia="es-ES"/>
        </w:rPr>
        <w:t xml:space="preserve"> como herramienta para aplicar el desarrollo Scrum.</w:t>
      </w:r>
    </w:p>
    <w:p w14:paraId="4B376544" w14:textId="77777777" w:rsidR="006603C3" w:rsidRDefault="002D3B7B">
      <w:pPr>
        <w:pStyle w:val="Prrafodelista"/>
        <w:numPr>
          <w:ilvl w:val="0"/>
          <w:numId w:val="15"/>
        </w:numPr>
        <w:spacing w:after="0"/>
        <w:rPr>
          <w:szCs w:val="24"/>
          <w:lang w:eastAsia="es-ES"/>
        </w:rPr>
      </w:pPr>
      <w:r>
        <w:rPr>
          <w:lang w:eastAsia="es-ES"/>
        </w:rPr>
        <w:t>Hacer la aplicación disponible en varios idiomas mediante la internacionalización de la misma.</w:t>
      </w:r>
    </w:p>
    <w:p w14:paraId="766AEB03" w14:textId="77777777" w:rsidR="006603C3" w:rsidRDefault="002D3B7B">
      <w:pPr>
        <w:pStyle w:val="Prrafodelista"/>
        <w:numPr>
          <w:ilvl w:val="0"/>
          <w:numId w:val="15"/>
        </w:numPr>
        <w:spacing w:after="0"/>
        <w:rPr>
          <w:szCs w:val="24"/>
          <w:lang w:eastAsia="es-ES"/>
        </w:rPr>
      </w:pPr>
      <w:r>
        <w:rPr>
          <w:lang w:eastAsia="es-ES"/>
        </w:rPr>
        <w:t>Emplear el patrón de diseño Modelo Vista Controlador, al emplear Symfony.</w:t>
      </w:r>
    </w:p>
    <w:p w14:paraId="7A41AA55" w14:textId="77777777" w:rsidR="006603C3" w:rsidRDefault="002D3B7B">
      <w:pPr>
        <w:pStyle w:val="Prrafodelista"/>
        <w:numPr>
          <w:ilvl w:val="0"/>
          <w:numId w:val="15"/>
        </w:numPr>
        <w:spacing w:after="0"/>
        <w:rPr>
          <w:szCs w:val="24"/>
          <w:lang w:eastAsia="es-ES"/>
        </w:rPr>
      </w:pPr>
      <w:r>
        <w:rPr>
          <w:lang w:eastAsia="es-ES"/>
        </w:rPr>
        <w:t>Asegurar la integridad de los datos.</w:t>
      </w:r>
    </w:p>
    <w:p w14:paraId="6FC63270" w14:textId="77777777" w:rsidR="006603C3" w:rsidRDefault="002D3B7B">
      <w:pPr>
        <w:pStyle w:val="Prrafodelista"/>
        <w:numPr>
          <w:ilvl w:val="0"/>
          <w:numId w:val="15"/>
        </w:numPr>
        <w:spacing w:after="0"/>
        <w:rPr>
          <w:szCs w:val="24"/>
          <w:lang w:eastAsia="es-ES"/>
        </w:rPr>
      </w:pPr>
      <w:r>
        <w:rPr>
          <w:lang w:eastAsia="es-ES"/>
        </w:rPr>
        <w:t>Asegurar la seguridad de la aplicación.</w:t>
      </w:r>
    </w:p>
    <w:p w14:paraId="02F2C34E" w14:textId="77777777" w:rsidR="006603C3" w:rsidRDefault="006603C3"/>
    <w:p w14:paraId="680A4E5D" w14:textId="3F17BCE0" w:rsidR="006603C3" w:rsidRDefault="002D3B7B" w:rsidP="000C73A4">
      <w:pPr>
        <w:pStyle w:val="Ttulo2"/>
        <w:numPr>
          <w:ilvl w:val="1"/>
          <w:numId w:val="4"/>
        </w:numPr>
      </w:pPr>
      <w:bookmarkStart w:id="14" w:name="_Toc32455368"/>
      <w:r>
        <w:t>Objetivos personales</w:t>
      </w:r>
      <w:bookmarkEnd w:id="14"/>
    </w:p>
    <w:p w14:paraId="50A83AB3" w14:textId="77777777" w:rsidR="006603C3" w:rsidRDefault="002D3B7B">
      <w:pPr>
        <w:pStyle w:val="Prrafodelista"/>
        <w:numPr>
          <w:ilvl w:val="0"/>
          <w:numId w:val="16"/>
        </w:numPr>
        <w:spacing w:after="0"/>
        <w:rPr>
          <w:szCs w:val="24"/>
        </w:rPr>
      </w:pPr>
      <w:r>
        <w:t>Adquirir conocimientos sobre Symfony.</w:t>
      </w:r>
    </w:p>
    <w:p w14:paraId="55435F02" w14:textId="77777777" w:rsidR="006603C3" w:rsidRDefault="002D3B7B">
      <w:pPr>
        <w:pStyle w:val="Prrafodelista"/>
        <w:numPr>
          <w:ilvl w:val="0"/>
          <w:numId w:val="16"/>
        </w:numPr>
        <w:spacing w:after="0"/>
        <w:rPr>
          <w:szCs w:val="24"/>
        </w:rPr>
      </w:pPr>
      <w:r>
        <w:t>Adquirir conocimientos sobre lenguajes de programación web como pueden ser:</w:t>
      </w:r>
    </w:p>
    <w:p w14:paraId="1454BBD0" w14:textId="77777777" w:rsidR="006603C3" w:rsidRDefault="002D3B7B">
      <w:pPr>
        <w:pStyle w:val="Prrafodelista"/>
        <w:numPr>
          <w:ilvl w:val="1"/>
          <w:numId w:val="16"/>
        </w:numPr>
        <w:spacing w:after="0"/>
        <w:rPr>
          <w:szCs w:val="24"/>
        </w:rPr>
      </w:pPr>
      <w:r>
        <w:t xml:space="preserve"> PHP</w:t>
      </w:r>
    </w:p>
    <w:p w14:paraId="42C57FBA" w14:textId="77777777" w:rsidR="006603C3" w:rsidRDefault="002D3B7B">
      <w:pPr>
        <w:pStyle w:val="Prrafodelista"/>
        <w:numPr>
          <w:ilvl w:val="1"/>
          <w:numId w:val="16"/>
        </w:numPr>
        <w:spacing w:after="0"/>
        <w:rPr>
          <w:szCs w:val="24"/>
        </w:rPr>
      </w:pPr>
      <w:proofErr w:type="spellStart"/>
      <w:r>
        <w:t>Javascript</w:t>
      </w:r>
      <w:proofErr w:type="spellEnd"/>
    </w:p>
    <w:p w14:paraId="23A6FB4A" w14:textId="77777777" w:rsidR="006603C3" w:rsidRDefault="002D3B7B">
      <w:pPr>
        <w:pStyle w:val="Prrafodelista"/>
        <w:numPr>
          <w:ilvl w:val="1"/>
          <w:numId w:val="16"/>
        </w:numPr>
        <w:spacing w:after="0"/>
        <w:rPr>
          <w:szCs w:val="24"/>
        </w:rPr>
      </w:pPr>
      <w:r>
        <w:t>HTML</w:t>
      </w:r>
    </w:p>
    <w:p w14:paraId="5876C6A0" w14:textId="77777777" w:rsidR="00B82854" w:rsidRPr="00B82854" w:rsidRDefault="002D3B7B" w:rsidP="00B82854">
      <w:pPr>
        <w:pStyle w:val="Prrafodelista"/>
        <w:numPr>
          <w:ilvl w:val="1"/>
          <w:numId w:val="16"/>
        </w:numPr>
        <w:spacing w:after="0"/>
        <w:rPr>
          <w:szCs w:val="24"/>
        </w:rPr>
      </w:pPr>
      <w:r>
        <w:t xml:space="preserve">CSS </w:t>
      </w:r>
    </w:p>
    <w:p w14:paraId="596728EE" w14:textId="1B77A80D" w:rsidR="00E03A48" w:rsidRPr="00B82854" w:rsidRDefault="002D3B7B" w:rsidP="00B82854">
      <w:pPr>
        <w:pStyle w:val="Prrafodelista"/>
        <w:numPr>
          <w:ilvl w:val="0"/>
          <w:numId w:val="16"/>
        </w:numPr>
        <w:spacing w:after="0"/>
        <w:rPr>
          <w:szCs w:val="24"/>
        </w:rPr>
      </w:pPr>
      <w:r>
        <w:t>Facilitar la toma de decisiones al realizar un nuevo negocio.</w:t>
      </w:r>
    </w:p>
    <w:p w14:paraId="5B39FB79" w14:textId="77777777" w:rsidR="006603C3" w:rsidRDefault="002D3B7B">
      <w:pPr>
        <w:pStyle w:val="Prrafodelista"/>
        <w:numPr>
          <w:ilvl w:val="0"/>
          <w:numId w:val="16"/>
        </w:numPr>
        <w:spacing w:after="0"/>
        <w:rPr>
          <w:szCs w:val="24"/>
        </w:rPr>
      </w:pPr>
      <w:r>
        <w:t>Emplear conocimientos adquiridos durante el Grado.</w:t>
      </w:r>
    </w:p>
    <w:p w14:paraId="19219836" w14:textId="534D69BD" w:rsidR="006603C3" w:rsidRPr="00E03A48" w:rsidRDefault="002D3B7B" w:rsidP="00E03A48">
      <w:pPr>
        <w:pStyle w:val="Prrafodelista"/>
        <w:numPr>
          <w:ilvl w:val="0"/>
          <w:numId w:val="16"/>
        </w:numPr>
        <w:spacing w:after="0"/>
        <w:rPr>
          <w:szCs w:val="24"/>
        </w:rPr>
      </w:pPr>
      <w:r>
        <w:t>Aprender a organizar y desarrollar una aplicación</w:t>
      </w:r>
      <w:r w:rsidR="00E03A48">
        <w:t xml:space="preserve"> web</w:t>
      </w:r>
      <w:r>
        <w:t xml:space="preserve"> funcional desde 0.</w:t>
      </w:r>
    </w:p>
    <w:p w14:paraId="4FAA9204" w14:textId="7BD51B3A" w:rsidR="00E03A48" w:rsidRPr="00FC0CA9" w:rsidRDefault="00E03A48" w:rsidP="00FC0CA9">
      <w:pPr>
        <w:pStyle w:val="Prrafodelista"/>
        <w:numPr>
          <w:ilvl w:val="0"/>
          <w:numId w:val="16"/>
        </w:numPr>
        <w:spacing w:after="0"/>
        <w:rPr>
          <w:szCs w:val="24"/>
        </w:rPr>
      </w:pPr>
      <w:r>
        <w:lastRenderedPageBreak/>
        <w:t>Emplear la metodología agile Scrum durante el desarrollo.</w:t>
      </w:r>
    </w:p>
    <w:p w14:paraId="222E058B" w14:textId="0FDD2EE8" w:rsidR="006603C3" w:rsidRDefault="08FC5418">
      <w:pPr>
        <w:pStyle w:val="Ttulo1"/>
      </w:pPr>
      <w:bookmarkStart w:id="15" w:name="_Toc32455369"/>
      <w:r>
        <w:t>C. Conceptos teóricos</w:t>
      </w:r>
      <w:bookmarkEnd w:id="15"/>
    </w:p>
    <w:p w14:paraId="755B0BF0" w14:textId="1AD5DA5C" w:rsidR="08FC5418" w:rsidRDefault="08FC5418" w:rsidP="08FC5418">
      <w:r w:rsidRPr="08FC5418">
        <w:t>En este apartado describo los conceptos teóricos seguidos durante el desarrollo de la aplicación.</w:t>
      </w:r>
    </w:p>
    <w:p w14:paraId="1926C5FA" w14:textId="77777777" w:rsidR="00955824" w:rsidRDefault="00955824" w:rsidP="08FC5418"/>
    <w:p w14:paraId="2F166C8E" w14:textId="6A0B6396" w:rsidR="00501528" w:rsidRPr="00501528" w:rsidRDefault="005D2105" w:rsidP="009E6A21">
      <w:pPr>
        <w:pStyle w:val="Ttulo2"/>
        <w:numPr>
          <w:ilvl w:val="1"/>
          <w:numId w:val="5"/>
        </w:numPr>
      </w:pPr>
      <w:bookmarkStart w:id="16" w:name="_Toc32455370"/>
      <w:r>
        <w:t>Framework</w:t>
      </w:r>
      <w:bookmarkEnd w:id="16"/>
    </w:p>
    <w:p w14:paraId="21265315" w14:textId="3EFE3181" w:rsidR="005D2105" w:rsidRDefault="005D2105" w:rsidP="005D2105">
      <w:pPr>
        <w:spacing w:after="0" w:line="240" w:lineRule="auto"/>
        <w:rPr>
          <w:szCs w:val="24"/>
          <w:lang w:eastAsia="es-ES"/>
        </w:rPr>
      </w:pPr>
      <w:bookmarkStart w:id="17" w:name="_Hlk31449753"/>
      <w:r>
        <w:rPr>
          <w:szCs w:val="24"/>
          <w:lang w:eastAsia="es-ES"/>
        </w:rPr>
        <w:t xml:space="preserve">En nuestro ámbito nos referimos a una librería software, que nos incluye, una estructura sobre la que desarrollar aplicaciones para un entorno determinado. </w:t>
      </w:r>
    </w:p>
    <w:bookmarkEnd w:id="17"/>
    <w:p w14:paraId="6557F6D5" w14:textId="317528A9" w:rsidR="00501528" w:rsidRPr="009E6A21" w:rsidRDefault="00691E65" w:rsidP="00501528">
      <w:r>
        <w:t xml:space="preserve">En nuestro caso empleamos un Framework </w:t>
      </w:r>
      <w:r w:rsidR="009E6A21">
        <w:t>W</w:t>
      </w:r>
      <w:r>
        <w:t>eb más concretamente Symfony, que nos permite desarrollar nuestra aplicación web incluyendo servicios web y librerías haciendo el desarrollo mucho más rápido, automatizando muchos procesos que de otra forma nos llevaría a repetir código además nos “obliga” a seguir una estructura común, con otros proyectos, haciendo más fácil el desarrollo permitiendo realizar el código sobre equipos de trabajo de gran tamaño.</w:t>
      </w:r>
    </w:p>
    <w:p w14:paraId="769D0D3C" w14:textId="4E49E795" w:rsidR="006603C3" w:rsidRDefault="00501528" w:rsidP="009E6A21">
      <w:r>
        <w:t xml:space="preserve">Uno de los puntos débiles a la hora de emplear un </w:t>
      </w:r>
      <w:r w:rsidR="009E6A21">
        <w:t>F</w:t>
      </w:r>
      <w:r>
        <w:t xml:space="preserve">ramework es que añade código innecesario e implementaciones genéricas que en algunos casos sería mejor </w:t>
      </w:r>
      <w:r w:rsidR="009E6A21">
        <w:t>programar de forma independiente</w:t>
      </w:r>
      <w:r>
        <w:t>.</w:t>
      </w:r>
      <w:r w:rsidR="000D24C3">
        <w:t xml:space="preserve"> </w:t>
      </w:r>
      <w:r w:rsidR="009E6A21">
        <w:fldChar w:fldCharType="begin"/>
      </w:r>
      <w:r w:rsidR="003F13CA">
        <w:instrText xml:space="preserve"> ADDIN ZOTERO_ITEM CSL_CITATION {"citationID":"D1tCFm6L","properties":{"formattedCitation":"(\\uc0\\u171{}\\uc0\\u191{}Qu\\uc0\\u233{} es un Framework y para que sirve?\\uc0\\u187{}, 2020)","plainCitation":"(</w:instrText>
      </w:r>
      <w:r w:rsidR="003F13CA">
        <w:rPr>
          <w:rFonts w:hint="eastAsia"/>
        </w:rPr>
        <w:instrText>«</w:instrText>
      </w:r>
      <w:r w:rsidR="003F13CA">
        <w:rPr>
          <w:rFonts w:hint="eastAsia"/>
        </w:rPr>
        <w:instrText>¿</w:instrText>
      </w:r>
      <w:r w:rsidR="003F13CA">
        <w:instrText>Qu</w:instrText>
      </w:r>
      <w:r w:rsidR="003F13CA">
        <w:rPr>
          <w:rFonts w:hint="eastAsia"/>
        </w:rPr>
        <w:instrText>é</w:instrText>
      </w:r>
      <w:r w:rsidR="003F13CA">
        <w:instrText xml:space="preserve"> es un Framework y para que sirve?</w:instrText>
      </w:r>
      <w:r w:rsidR="003F13CA">
        <w:rPr>
          <w:rFonts w:hint="eastAsia"/>
        </w:rPr>
        <w:instrText>»</w:instrText>
      </w:r>
      <w:r w:rsidR="003F13CA">
        <w:instrText>, 2020)","noteIndex":0},"citationItems":[{"id":55,"uris":["http://zotero.org/users/6222520/items/V8VW8RNW"],"uri":["http://zotero.org/users/6222520/items/V8VW8RNW"],"itemData":{"id":55,"type":"post-weblog","abstract":"</w:instrText>
      </w:r>
      <w:r w:rsidR="003F13CA">
        <w:rPr>
          <w:rFonts w:ascii="Segoe UI Emoji" w:hAnsi="Segoe UI Emoji" w:cs="Segoe UI Emoji"/>
        </w:rPr>
        <w:instrText>💻</w:instrText>
      </w:r>
      <w:r w:rsidR="003F13CA">
        <w:instrText>Un Framework es escencial para el desarrollo de diferentes programas. Si quieres conocer este concepto t</w:instrText>
      </w:r>
      <w:r w:rsidR="003F13CA">
        <w:rPr>
          <w:rFonts w:hint="eastAsia"/>
        </w:rPr>
        <w:instrText>é</w:instrText>
      </w:r>
      <w:r w:rsidR="003F13CA">
        <w:instrText>cnico de una forma sencilla, lee este Neowiki.","container-title":"Neoattack","language":"es","title":"</w:instrText>
      </w:r>
      <w:r w:rsidR="003F13CA">
        <w:rPr>
          <w:rFonts w:hint="eastAsia"/>
        </w:rPr>
        <w:instrText>¿</w:instrText>
      </w:r>
      <w:r w:rsidR="003F13CA">
        <w:instrText>Qu</w:instrText>
      </w:r>
      <w:r w:rsidR="003F13CA">
        <w:rPr>
          <w:rFonts w:hint="eastAsia"/>
        </w:rPr>
        <w:instrText>é</w:instrText>
      </w:r>
      <w:r w:rsidR="003F13CA">
        <w:instrText xml:space="preserve"> es un Framework y para que sirve? - Neo Wiki","title-short":"</w:instrText>
      </w:r>
      <w:r w:rsidR="003F13CA">
        <w:rPr>
          <w:rFonts w:hint="eastAsia"/>
        </w:rPr>
        <w:instrText>¿</w:instrText>
      </w:r>
      <w:r w:rsidR="003F13CA">
        <w:instrText>Qu</w:instrText>
      </w:r>
      <w:r w:rsidR="003F13CA">
        <w:rPr>
          <w:rFonts w:hint="eastAsia"/>
        </w:rPr>
        <w:instrText>é</w:instrText>
      </w:r>
      <w:r w:rsidR="003F13CA">
        <w:instrText xml:space="preserve"> es un Framework y para que sirve?","URL":"https://neoattack.com/neowiki/framework/","issued":{"date-parts":[["2020",2]]}}}],"schema":"https://github.com/citation-style-language/schema/raw/master/csl-citation.json"} </w:instrText>
      </w:r>
      <w:r w:rsidR="009E6A21">
        <w:fldChar w:fldCharType="separate"/>
      </w:r>
      <w:r w:rsidR="003F13CA" w:rsidRPr="003F13CA">
        <w:rPr>
          <w:rFonts w:cs="Times New Roman"/>
          <w:szCs w:val="24"/>
        </w:rPr>
        <w:t>(«¿Qué es un Framework y para que sirve?», 2020)</w:t>
      </w:r>
      <w:r w:rsidR="009E6A21">
        <w:fldChar w:fldCharType="end"/>
      </w:r>
    </w:p>
    <w:p w14:paraId="70E8172B" w14:textId="77777777" w:rsidR="009E6A21" w:rsidRPr="009E6A21" w:rsidRDefault="009E6A21" w:rsidP="009E6A21">
      <w:pPr>
        <w:rPr>
          <w:szCs w:val="24"/>
          <w:lang w:eastAsia="es-ES"/>
        </w:rPr>
      </w:pPr>
    </w:p>
    <w:p w14:paraId="1CE20F91" w14:textId="5549492F" w:rsidR="00E026BB" w:rsidRPr="00E026BB" w:rsidRDefault="00084B6D" w:rsidP="00E026BB">
      <w:pPr>
        <w:pStyle w:val="Ttulo2"/>
        <w:numPr>
          <w:ilvl w:val="1"/>
          <w:numId w:val="5"/>
        </w:numPr>
        <w:rPr>
          <w:lang w:val="en-US"/>
        </w:rPr>
      </w:pPr>
      <w:bookmarkStart w:id="18" w:name="_Toc32455371"/>
      <w:r>
        <w:t xml:space="preserve">Business </w:t>
      </w:r>
      <w:r>
        <w:rPr>
          <w:lang w:val="en-US"/>
        </w:rPr>
        <w:t>Intelligence</w:t>
      </w:r>
      <w:bookmarkEnd w:id="18"/>
    </w:p>
    <w:p w14:paraId="5D4FAA32" w14:textId="77777777" w:rsidR="00E026BB" w:rsidRDefault="00E026BB" w:rsidP="00E026BB">
      <w:pPr>
        <w:spacing w:after="0" w:line="240" w:lineRule="auto"/>
        <w:rPr>
          <w:rFonts w:eastAsia="Serif" w:cs="Serif"/>
        </w:rPr>
      </w:pPr>
      <w:r>
        <w:rPr>
          <w:rFonts w:eastAsia="Serif" w:cs="Serif"/>
        </w:rPr>
        <w:t>Inteligencia Empresarial (</w:t>
      </w:r>
      <w:r w:rsidRPr="00940763">
        <w:rPr>
          <w:rFonts w:eastAsia="Serif" w:cs="Serif"/>
          <w:i/>
          <w:iCs/>
        </w:rPr>
        <w:t>Business Intelligence</w:t>
      </w:r>
      <w:r>
        <w:rPr>
          <w:rFonts w:eastAsia="Serif" w:cs="Serif"/>
        </w:rPr>
        <w:t xml:space="preserve">) es una metodología de gestión aplicada por herramientas de software, para poder generar beneficios al tomar decisiones en todos los niveles de gestión de la industria. Con este fin se emplean herramientas integradas en un solo lugar para la toma de decisiones de un negocio. Al analizar ventas y los competidores se obtiene una ventaja competitiva </w:t>
      </w:r>
      <w:r>
        <w:rPr>
          <w:rFonts w:ascii="Liberation Serif" w:hAnsi="Liberation Serif" w:cs="Liberation Serif"/>
        </w:rPr>
        <w:t>(Gálvez, 2015)</w:t>
      </w:r>
    </w:p>
    <w:p w14:paraId="54412E75" w14:textId="77777777" w:rsidR="00E026BB" w:rsidRDefault="00E026BB" w:rsidP="00E026BB">
      <w:pPr>
        <w:spacing w:after="0" w:line="240" w:lineRule="auto"/>
        <w:rPr>
          <w:rFonts w:eastAsia="Serif" w:cs="Serif"/>
        </w:rPr>
      </w:pPr>
    </w:p>
    <w:p w14:paraId="63A026BA" w14:textId="77777777" w:rsidR="00E026BB" w:rsidRDefault="00E026BB" w:rsidP="00E026BB">
      <w:pPr>
        <w:rPr>
          <w:rFonts w:eastAsia="Serif" w:cs="Serif"/>
        </w:rPr>
      </w:pPr>
      <w:r>
        <w:rPr>
          <w:rFonts w:eastAsia="Serif" w:cs="Serif"/>
        </w:rPr>
        <w:t>El termino también dispone de otras definiciones:</w:t>
      </w:r>
    </w:p>
    <w:p w14:paraId="11FAA0D0" w14:textId="77777777" w:rsidR="00E026BB" w:rsidRDefault="00E026BB" w:rsidP="00E026BB">
      <w:pPr>
        <w:rPr>
          <w:rFonts w:eastAsia="Serif" w:cs="Serif"/>
          <w:i/>
          <w:iCs/>
        </w:rPr>
      </w:pPr>
      <w:r>
        <w:rPr>
          <w:rFonts w:eastAsia="Serif" w:cs="Serif"/>
          <w:i/>
          <w:iCs/>
        </w:rPr>
        <w:t xml:space="preserve">La habilidad de aprender las relaciones de hechos presentados de forma que guíen las acciones hacia una meta deseada. (Hans Peter </w:t>
      </w:r>
      <w:proofErr w:type="spellStart"/>
      <w:r>
        <w:rPr>
          <w:rFonts w:eastAsia="Serif" w:cs="Serif"/>
          <w:i/>
          <w:iCs/>
        </w:rPr>
        <w:t>Luhn</w:t>
      </w:r>
      <w:proofErr w:type="spellEnd"/>
      <w:r>
        <w:rPr>
          <w:rFonts w:eastAsia="Serif" w:cs="Serif"/>
          <w:i/>
          <w:iCs/>
        </w:rPr>
        <w:t>, 1958)</w:t>
      </w:r>
    </w:p>
    <w:p w14:paraId="56F80CF9" w14:textId="77777777" w:rsidR="00E026BB" w:rsidRDefault="00E026BB" w:rsidP="00E026BB">
      <w:pPr>
        <w:rPr>
          <w:rFonts w:eastAsia="Serif" w:cs="Serif"/>
          <w:i/>
          <w:iCs/>
        </w:rPr>
      </w:pPr>
      <w:r>
        <w:rPr>
          <w:rFonts w:eastAsia="Serif" w:cs="Serif"/>
          <w:i/>
          <w:iCs/>
        </w:rPr>
        <w:t xml:space="preserve">Conceptos y métodos para mejorar las decisiones de negocio mediante el uso de sistemas de soporte basados en hechos. (Howard </w:t>
      </w:r>
      <w:proofErr w:type="spellStart"/>
      <w:r>
        <w:rPr>
          <w:rFonts w:eastAsia="Serif" w:cs="Serif"/>
          <w:i/>
          <w:iCs/>
        </w:rPr>
        <w:t>Dresden</w:t>
      </w:r>
      <w:proofErr w:type="spellEnd"/>
      <w:r>
        <w:rPr>
          <w:rFonts w:eastAsia="Serif" w:cs="Serif"/>
          <w:i/>
          <w:iCs/>
        </w:rPr>
        <w:t>, 1989)</w:t>
      </w:r>
    </w:p>
    <w:p w14:paraId="05169C41" w14:textId="77777777" w:rsidR="00E026BB" w:rsidRPr="001C7E28" w:rsidRDefault="00E026BB" w:rsidP="00E026BB">
      <w:pPr>
        <w:rPr>
          <w:rFonts w:eastAsia="Serif" w:cs="Serif"/>
        </w:rPr>
      </w:pPr>
      <w:r>
        <w:rPr>
          <w:rFonts w:eastAsia="Serif" w:cs="Serif"/>
        </w:rPr>
        <w:t xml:space="preserve">En la práctica las compañías tienen datos de forma desestructurada o en diversos lenguajes por lo que no es fácil en análisis de datos, al emplear inteligencia de negocio podemos recoger datos de distintas fuentes y mostrarlos de forma que sean más útiles. </w:t>
      </w:r>
    </w:p>
    <w:p w14:paraId="0DA8276B" w14:textId="77777777" w:rsidR="00E026BB" w:rsidRPr="00E026BB" w:rsidRDefault="00E026BB" w:rsidP="00E026BB"/>
    <w:p w14:paraId="47BBBCB6" w14:textId="52D24DEB" w:rsidR="00E026BB" w:rsidRDefault="00A4078F" w:rsidP="00E026BB">
      <w:pPr>
        <w:pStyle w:val="Ttulo2"/>
        <w:numPr>
          <w:ilvl w:val="1"/>
          <w:numId w:val="5"/>
        </w:numPr>
      </w:pPr>
      <w:bookmarkStart w:id="19" w:name="_Toc32455372"/>
      <w:r>
        <w:t>Minería</w:t>
      </w:r>
      <w:r w:rsidR="00E9097B">
        <w:t xml:space="preserve"> de Datos</w:t>
      </w:r>
      <w:bookmarkEnd w:id="19"/>
    </w:p>
    <w:p w14:paraId="77CEC717" w14:textId="63F840AA" w:rsidR="00431735" w:rsidRDefault="00431735" w:rsidP="00431735">
      <w:r>
        <w:t xml:space="preserve">Minería de datos se refiere como el proceso de descubrimiento de relaciones, patrones y tendencias al revisar grandes cantidades de datos. El término </w:t>
      </w:r>
      <w:r w:rsidR="00DD71B1">
        <w:t>está</w:t>
      </w:r>
      <w:r>
        <w:t xml:space="preserve"> en gran forma relacionado con la inteligencia de negocio ya que este es el paso previo al análisis de los datos.</w:t>
      </w:r>
    </w:p>
    <w:p w14:paraId="19904EA6" w14:textId="13C6052D" w:rsidR="00431735" w:rsidRDefault="00A4078F" w:rsidP="00346986">
      <w:r>
        <w:t xml:space="preserve">Para la realización de este proceso se requiere, un almacén de datos sobre el que integrar el conjunto de datos, de tal forma, que se puede realizar el análisis de datos posterior. Estos datos provienen en gran medida de la base de datos interna per también se integran con datos provenientes de otras fuentes,  </w:t>
      </w:r>
      <w:r w:rsidR="00D5321D">
        <w:t>todo esto se realiza en varias fases primero, se preparan los datos luego se realiza el tratamiento de datos para finalmente realizar la minería de datos (el desarrollo de modelos así como análisis de datos)</w:t>
      </w:r>
      <w:r w:rsidR="00346986">
        <w:t xml:space="preserve">. </w:t>
      </w:r>
      <w:r>
        <w:fldChar w:fldCharType="begin"/>
      </w:r>
      <w:r>
        <w:instrText xml:space="preserve"> ADDIN ZOTERO_ITEM CSL_CITATION {"citationID":"GCaAgGPP","properties":{"formattedCitation":"(L\\uc0\\u243{}pez, 2007)","plainCitation":"(L</w:instrText>
      </w:r>
      <w:r>
        <w:rPr>
          <w:rFonts w:hint="eastAsia"/>
        </w:rPr>
        <w:instrText>ó</w:instrText>
      </w:r>
      <w:r>
        <w:instrText>pez, 2007)","noteIndex":0},"citationItems":[{"id":83,"uris":["http://zotero.org/users/6222520/items/UFDSUJZ7"],"uri":["http://zotero.org/users/6222520/items/UFDSUJZ7"],"itemData":{"id":83,"type":"book","abstract":"Se describen los conceptos de miner</w:instrText>
      </w:r>
      <w:r>
        <w:rPr>
          <w:rFonts w:hint="eastAsia"/>
        </w:rPr>
        <w:instrText>í</w:instrText>
      </w:r>
      <w:r>
        <w:instrText>a de datos de la forma m</w:instrText>
      </w:r>
      <w:r>
        <w:rPr>
          <w:rFonts w:hint="eastAsia"/>
        </w:rPr>
        <w:instrText>á</w:instrText>
      </w:r>
      <w:r>
        <w:instrText>s sencilla posible, de modo que sean inteligibles a lectores con formaci</w:instrText>
      </w:r>
      <w:r>
        <w:rPr>
          <w:rFonts w:hint="eastAsia"/>
        </w:rPr>
        <w:instrText>ó</w:instrText>
      </w:r>
      <w:r>
        <w:instrText>n diversa. Los cap</w:instrText>
      </w:r>
      <w:r>
        <w:rPr>
          <w:rFonts w:hint="eastAsia"/>
        </w:rPr>
        <w:instrText>í</w:instrText>
      </w:r>
      <w:r>
        <w:instrText>tulos comienzan describiendo las t</w:instrText>
      </w:r>
      <w:r>
        <w:rPr>
          <w:rFonts w:hint="eastAsia"/>
        </w:rPr>
        <w:instrText>é</w:instrText>
      </w:r>
      <w:r>
        <w:instrText>cnicas en lenguaje asequible y presentando a continuaci</w:instrText>
      </w:r>
      <w:r>
        <w:rPr>
          <w:rFonts w:hint="eastAsia"/>
        </w:rPr>
        <w:instrText>ó</w:instrText>
      </w:r>
      <w:r>
        <w:instrText>n la forma de tratarlas mediante aplicaciones pr</w:instrText>
      </w:r>
      <w:r>
        <w:rPr>
          <w:rFonts w:hint="eastAsia"/>
        </w:rPr>
        <w:instrText>á</w:instrText>
      </w:r>
      <w:r>
        <w:instrText>cticas. Una parte importante de cada cap</w:instrText>
      </w:r>
      <w:r>
        <w:rPr>
          <w:rFonts w:hint="eastAsia"/>
        </w:rPr>
        <w:instrText>í</w:instrText>
      </w:r>
      <w:r>
        <w:instrText>tulo son los casos pr</w:instrText>
      </w:r>
      <w:r>
        <w:rPr>
          <w:rFonts w:hint="eastAsia"/>
        </w:rPr>
        <w:instrText>á</w:instrText>
      </w:r>
      <w:r>
        <w:instrText>cticos totalmente resueltos, incluyendo la interpretaci</w:instrText>
      </w:r>
      <w:r>
        <w:rPr>
          <w:rFonts w:hint="eastAsia"/>
        </w:rPr>
        <w:instrText>ó</w:instrText>
      </w:r>
      <w:r>
        <w:instrText>n de los resultados. Los entornos de trabajo automatizados espec</w:instrText>
      </w:r>
      <w:r>
        <w:rPr>
          <w:rFonts w:hint="eastAsia"/>
        </w:rPr>
        <w:instrText>í</w:instrText>
      </w:r>
      <w:r>
        <w:instrText>ficos de miner</w:instrText>
      </w:r>
      <w:r>
        <w:rPr>
          <w:rFonts w:hint="eastAsia"/>
        </w:rPr>
        <w:instrText>í</w:instrText>
      </w:r>
      <w:r>
        <w:instrText>a de datos que se utilizan son SAS Enterprise Miner  y SPSS Clementine. Adicionalmente se utilizan determinados procedimientos de SPSS y SAS que realizan tareas de miner</w:instrText>
      </w:r>
      <w:r>
        <w:rPr>
          <w:rFonts w:hint="eastAsia"/>
        </w:rPr>
        <w:instrText>í</w:instrText>
      </w:r>
      <w:r>
        <w:instrText>a de datos de modo sencillo. El libro va acompa</w:instrText>
      </w:r>
      <w:r>
        <w:rPr>
          <w:rFonts w:hint="eastAsia"/>
        </w:rPr>
        <w:instrText>ñ</w:instrText>
      </w:r>
      <w:r>
        <w:instrText>ado de un CD-ROM que contiene los archivos de datos, tanto de todos los ejemplos que ilustran la parte te</w:instrText>
      </w:r>
      <w:r>
        <w:rPr>
          <w:rFonts w:hint="eastAsia"/>
        </w:rPr>
        <w:instrText>ó</w:instrText>
      </w:r>
      <w:r>
        <w:instrText>rica, como de los ejercicios resueltos.","ISBN":"978-84-9732-492-2","language":"es","number-of-pages":"804","publisher":"Editorial Paraninfo","source":"Google Books","title":"Miner</w:instrText>
      </w:r>
      <w:r>
        <w:rPr>
          <w:rFonts w:hint="eastAsia"/>
        </w:rPr>
        <w:instrText>í</w:instrText>
      </w:r>
      <w:r>
        <w:instrText>a de datos: t</w:instrText>
      </w:r>
      <w:r>
        <w:rPr>
          <w:rFonts w:hint="eastAsia"/>
        </w:rPr>
        <w:instrText>é</w:instrText>
      </w:r>
      <w:r>
        <w:instrText>cnicas y herramientas","title-short":"Miner</w:instrText>
      </w:r>
      <w:r>
        <w:rPr>
          <w:rFonts w:hint="eastAsia"/>
        </w:rPr>
        <w:instrText>í</w:instrText>
      </w:r>
      <w:r>
        <w:instrText>a de datos","author":[{"family":"L</w:instrText>
      </w:r>
      <w:r>
        <w:rPr>
          <w:rFonts w:hint="eastAsia"/>
        </w:rPr>
        <w:instrText>ó</w:instrText>
      </w:r>
      <w:r>
        <w:instrText>pez","given":"C</w:instrText>
      </w:r>
      <w:r>
        <w:rPr>
          <w:rFonts w:hint="eastAsia"/>
        </w:rPr>
        <w:instrText>é</w:instrText>
      </w:r>
      <w:r>
        <w:instrText>sar P</w:instrText>
      </w:r>
      <w:r>
        <w:rPr>
          <w:rFonts w:hint="eastAsia"/>
        </w:rPr>
        <w:instrText>é</w:instrText>
      </w:r>
      <w:r>
        <w:instrText xml:space="preserve">rez"}],"issued":{"date-parts":[["2007",1,1]]}}}],"schema":"https://github.com/citation-style-language/schema/raw/master/csl-citation.json"} </w:instrText>
      </w:r>
      <w:r>
        <w:fldChar w:fldCharType="separate"/>
      </w:r>
      <w:r w:rsidRPr="00A4078F">
        <w:rPr>
          <w:rFonts w:cs="Times New Roman"/>
          <w:szCs w:val="24"/>
        </w:rPr>
        <w:t>(López, 2007)</w:t>
      </w:r>
      <w:r>
        <w:fldChar w:fldCharType="end"/>
      </w:r>
    </w:p>
    <w:p w14:paraId="527AC44B" w14:textId="7B193585" w:rsidR="00CF37CB" w:rsidRDefault="005A1BC2" w:rsidP="00CF37CB">
      <w:r>
        <w:t>Una de las ventajas de la minería de datos es</w:t>
      </w:r>
      <w:r w:rsidR="00CF37CB">
        <w:t>,</w:t>
      </w:r>
      <w:r>
        <w:t xml:space="preserve"> que al </w:t>
      </w:r>
      <w:r w:rsidR="000F3E8F">
        <w:t xml:space="preserve">basarse en datos reales es mucho </w:t>
      </w:r>
      <w:proofErr w:type="spellStart"/>
      <w:r w:rsidR="000F3E8F">
        <w:t>mas</w:t>
      </w:r>
      <w:proofErr w:type="spellEnd"/>
      <w:r w:rsidR="000F3E8F">
        <w:t xml:space="preserve"> fiable que otros modos de extracción</w:t>
      </w:r>
      <w:r w:rsidR="00CF37CB">
        <w:t>,</w:t>
      </w:r>
      <w:r w:rsidR="000F3E8F">
        <w:t xml:space="preserve"> de datos</w:t>
      </w:r>
      <w:r w:rsidR="00CF37CB">
        <w:t xml:space="preserve"> más subjetivos</w:t>
      </w:r>
      <w:r w:rsidR="000F3E8F">
        <w:t xml:space="preserve"> como </w:t>
      </w:r>
      <w:r w:rsidR="00CF37CB">
        <w:t>pueden ser</w:t>
      </w:r>
      <w:r w:rsidR="000F3E8F">
        <w:t xml:space="preserve"> encuestas o entrevistas. </w:t>
      </w:r>
    </w:p>
    <w:p w14:paraId="21D66E3C" w14:textId="77777777" w:rsidR="00A4078F" w:rsidRPr="00431735" w:rsidRDefault="00A4078F" w:rsidP="00431735"/>
    <w:p w14:paraId="1231BE67" w14:textId="04AF3A1C" w:rsidR="006603C3" w:rsidRDefault="009E6A21" w:rsidP="08FC5418">
      <w:pPr>
        <w:pStyle w:val="Ttulo2"/>
        <w:numPr>
          <w:ilvl w:val="1"/>
          <w:numId w:val="5"/>
        </w:numPr>
      </w:pPr>
      <w:bookmarkStart w:id="20" w:name="_Toc32455373"/>
      <w:r>
        <w:t xml:space="preserve">Virtual </w:t>
      </w:r>
      <w:r w:rsidRPr="000F3E8F">
        <w:rPr>
          <w:lang w:val="en-GB"/>
        </w:rPr>
        <w:t>Private</w:t>
      </w:r>
      <w:r>
        <w:t xml:space="preserve"> Server (VPS)</w:t>
      </w:r>
      <w:bookmarkEnd w:id="20"/>
    </w:p>
    <w:p w14:paraId="2822BABE" w14:textId="6BAEC00A" w:rsidR="009E6A21" w:rsidRDefault="000D24C3" w:rsidP="009E6A21">
      <w:r>
        <w:t>Servidor virtual privado que funciona dentro de un servidor físico junto con otros servidores virtuales, pese a encontrarse dentro de un servidor de forma virtual se puede configurar de la misma forma que si fuera un servidor normal, y de forma independiente al resto de servidores virtuales. Todo esto le permite al servidor anfitrión, emplear el tiempo de inactividad entre todos los servidores virtuales.</w:t>
      </w:r>
      <w:r w:rsidR="00DD71B1">
        <w:t xml:space="preserve"> </w:t>
      </w:r>
      <w:r w:rsidR="004A659E">
        <w:fldChar w:fldCharType="begin"/>
      </w:r>
      <w:r w:rsidR="004A659E">
        <w:instrText xml:space="preserve"> ADDIN ZOTERO_ITEM CSL_CITATION {"citationID":"EaCBG7Qt","properties":{"formattedCitation":"(Gregory, 2014)","plainCitation":"(Gregory, 2014)","noteIndex":0},"citationItems":[{"id":57,"uris":["http://zotero.org/users/6222520/items/85WK3R9U"],"uri":["http://zotero.org/users/6222520/items/85WK3R9U"],"itemData":{"id":57,"type":"book","abstract":"Learn how to build a home or office web server. With an easy to follow guide you can ...Configure your home network Assign static IP addresses Select and build hardware Build a virtual private server (VPS) Build a dedicated server Install CentOS from a DVD Rom Create a bootable USB pen drive Install CentOS from a USB pen drive Use open source software Install &amp;configure software Install &amp; configure cPanel Configure &amp; install server security Assign Domain names to your server ...Plus Much More","ISBN":"978-1-291-90720-9","language":"en","note":"Google-Books-ID: oo1WCAAAQBAJ","number-of-pages":"205","publisher":"Lulu Press, Inc","source":"Google Books","title":"How to Build a Home or Office Web Server","author":[{"family":"Gregory","given":"Stuart"}],"issued":{"date-parts":[["2014",6,5]]}}}],"schema":"https://github.com/citation-style-language/schema/raw/master/csl-citation.json"} </w:instrText>
      </w:r>
      <w:r w:rsidR="004A659E">
        <w:fldChar w:fldCharType="separate"/>
      </w:r>
      <w:r w:rsidR="006E6B66" w:rsidRPr="006E6B66">
        <w:t>(Gregory, 2014)</w:t>
      </w:r>
      <w:r w:rsidR="004A659E">
        <w:fldChar w:fldCharType="end"/>
      </w:r>
    </w:p>
    <w:p w14:paraId="0FB69B55" w14:textId="68FCC843" w:rsidR="000D24C3" w:rsidRPr="00D2109E" w:rsidRDefault="000D24C3" w:rsidP="009E6A21">
      <w:pPr>
        <w:rPr>
          <w:u w:val="single"/>
        </w:rPr>
      </w:pPr>
      <w:r>
        <w:t>Como ventaja al emplear este tipo de servicio se puede alquilar a precio mucho menor que un servidor convencional y emplear un servidor con mejores especificaciones.</w:t>
      </w:r>
    </w:p>
    <w:p w14:paraId="7844A3A2" w14:textId="5BAC8CAA" w:rsidR="004A659E" w:rsidRDefault="000D24C3" w:rsidP="004A659E">
      <w:r>
        <w:t xml:space="preserve">Como desventaja se necesita compartir el uso del servidor entre varias aplicaciones web por lo que en algunos casos </w:t>
      </w:r>
      <w:r w:rsidR="004A659E">
        <w:t>conllevará</w:t>
      </w:r>
      <w:r>
        <w:t xml:space="preserve"> tiempos de respuesta más lentos, todo esto dependerá </w:t>
      </w:r>
      <w:r w:rsidR="004A659E">
        <w:t>del número de servidores virtuales y del número de peticiones al servidor anfitrión.</w:t>
      </w:r>
    </w:p>
    <w:p w14:paraId="059D30BA" w14:textId="77777777" w:rsidR="004A659E" w:rsidRPr="009E6A21" w:rsidRDefault="004A659E" w:rsidP="004A659E"/>
    <w:p w14:paraId="0EDF2D4B" w14:textId="0C396C89" w:rsidR="009E6A21" w:rsidRDefault="000F3E8F" w:rsidP="009E6A21">
      <w:pPr>
        <w:pStyle w:val="Ttulo2"/>
        <w:numPr>
          <w:ilvl w:val="1"/>
          <w:numId w:val="5"/>
        </w:numPr>
      </w:pPr>
      <w:bookmarkStart w:id="21" w:name="_Toc32455374"/>
      <w:r>
        <w:t>API REST</w:t>
      </w:r>
      <w:bookmarkEnd w:id="21"/>
    </w:p>
    <w:p w14:paraId="2D20E504" w14:textId="708F14A8" w:rsidR="000F3E8F" w:rsidRDefault="000F3E8F" w:rsidP="000F3E8F">
      <w:r>
        <w:t xml:space="preserve">API </w:t>
      </w:r>
      <w:r w:rsidR="008F45A6">
        <w:t>(</w:t>
      </w:r>
      <w:proofErr w:type="spellStart"/>
      <w:r w:rsidRPr="008F45A6">
        <w:t>Application</w:t>
      </w:r>
      <w:proofErr w:type="spellEnd"/>
      <w:r>
        <w:t xml:space="preserve"> </w:t>
      </w:r>
      <w:proofErr w:type="spellStart"/>
      <w:r w:rsidRPr="008F45A6">
        <w:t>Programming</w:t>
      </w:r>
      <w:proofErr w:type="spellEnd"/>
      <w:r>
        <w:t xml:space="preserve"> Interface</w:t>
      </w:r>
      <w:r w:rsidR="008F45A6">
        <w:t xml:space="preserve">), es un conjunto de funciones y procedimientos que van a ser empleados por otro software. Igualmente al usar una API, el uso de la aplicación se encuentra limitado por las funciones que esta emplea, añadiendo una capa de seguridad extra. </w:t>
      </w:r>
    </w:p>
    <w:p w14:paraId="3C34725F" w14:textId="3050EA0B" w:rsidR="008F45A6" w:rsidRDefault="008F45A6" w:rsidP="000F3E8F">
      <w:r>
        <w:t>REST (</w:t>
      </w:r>
      <w:proofErr w:type="spellStart"/>
      <w:r>
        <w:t>Representational</w:t>
      </w:r>
      <w:proofErr w:type="spellEnd"/>
      <w:r>
        <w:t xml:space="preserve"> </w:t>
      </w:r>
      <w:proofErr w:type="spellStart"/>
      <w:r>
        <w:t>State</w:t>
      </w:r>
      <w:proofErr w:type="spellEnd"/>
      <w:r>
        <w:t xml:space="preserve"> Transfer), es un tipo de API que permite el uso de la interfaz a través de peticiones HTTP para obtener o generar datos en varios formatos como pueden ser XML y JSON. </w:t>
      </w:r>
      <w:r>
        <w:fldChar w:fldCharType="begin"/>
      </w:r>
      <w:r w:rsidR="008473A7">
        <w:instrText xml:space="preserve"> ADDIN ZOTERO_ITEM CSL_CITATION {"citationID":"tmLEwalG","properties":{"formattedCitation":"({\\i{}API REST}, 2020)","plainCitation":"(API REST, 2020)","noteIndex":0},"citationItems":[{"id":87,"uris":["http://zotero.org/users/6222520/items/SVCC4SPK"],"uri":["http://zotero.org/users/6222520/items/SVCC4SPK"],"itemData":{"id":87,"type":"webpage","abstract":"REST cambi</w:instrText>
      </w:r>
      <w:r w:rsidR="008473A7">
        <w:rPr>
          <w:rFonts w:hint="eastAsia"/>
        </w:rPr>
        <w:instrText>ó</w:instrText>
      </w:r>
      <w:r w:rsidR="008473A7">
        <w:instrText xml:space="preserve"> por completo la ingenier</w:instrText>
      </w:r>
      <w:r w:rsidR="008473A7">
        <w:rPr>
          <w:rFonts w:hint="eastAsia"/>
        </w:rPr>
        <w:instrText>í</w:instrText>
      </w:r>
      <w:r w:rsidR="008473A7">
        <w:instrText>a de software a partir del 2000. Este nuevo enfoque de desarrollo de proyectos y servicios web fue definido por Roy Fielding, el padre de la especificaci</w:instrText>
      </w:r>
      <w:r w:rsidR="008473A7">
        <w:rPr>
          <w:rFonts w:hint="eastAsia"/>
        </w:rPr>
        <w:instrText>ó</w:instrText>
      </w:r>
      <w:r w:rsidR="008473A7">
        <w:instrText>n HTTP y","container-title":"BBVAOpen4U","title":"API REST: qu</w:instrText>
      </w:r>
      <w:r w:rsidR="008473A7">
        <w:rPr>
          <w:rFonts w:hint="eastAsia"/>
        </w:rPr>
        <w:instrText>é</w:instrText>
      </w:r>
      <w:r w:rsidR="008473A7">
        <w:instrText xml:space="preserve"> es y cu</w:instrText>
      </w:r>
      <w:r w:rsidR="008473A7">
        <w:rPr>
          <w:rFonts w:hint="eastAsia"/>
        </w:rPr>
        <w:instrText>á</w:instrText>
      </w:r>
      <w:r w:rsidR="008473A7">
        <w:instrText xml:space="preserve">les son sus ventajas en el desarrollo de proyectos","title-short":"API REST","URL":"https://bbvaopen4u.com/es/actualidad/api-rest-que-es-y-cuales-son-sus-ventajas-en-el-desarrollo-de-proyectos","issued":{"date-parts":[["2020",2]]}}}],"schema":"https://github.com/citation-style-language/schema/raw/master/csl-citation.json"} </w:instrText>
      </w:r>
      <w:r>
        <w:fldChar w:fldCharType="separate"/>
      </w:r>
      <w:r w:rsidR="008473A7" w:rsidRPr="008473A7">
        <w:rPr>
          <w:rFonts w:cs="Times New Roman"/>
          <w:szCs w:val="24"/>
        </w:rPr>
        <w:t>(</w:t>
      </w:r>
      <w:r w:rsidR="008473A7" w:rsidRPr="008473A7">
        <w:rPr>
          <w:rFonts w:cs="Times New Roman"/>
          <w:i/>
          <w:iCs/>
          <w:szCs w:val="24"/>
        </w:rPr>
        <w:t>API REST</w:t>
      </w:r>
      <w:r w:rsidR="008473A7" w:rsidRPr="008473A7">
        <w:rPr>
          <w:rFonts w:cs="Times New Roman"/>
          <w:szCs w:val="24"/>
        </w:rPr>
        <w:t>, 2020)</w:t>
      </w:r>
      <w:r>
        <w:fldChar w:fldCharType="end"/>
      </w:r>
    </w:p>
    <w:p w14:paraId="67124272" w14:textId="5522BE02" w:rsidR="008F45A6" w:rsidRDefault="008F45A6" w:rsidP="000F3E8F">
      <w:r>
        <w:lastRenderedPageBreak/>
        <w:t>Características del estándar</w:t>
      </w:r>
      <w:r w:rsidR="00E979E2">
        <w:t xml:space="preserve"> API</w:t>
      </w:r>
      <w:r>
        <w:t xml:space="preserve"> REST:</w:t>
      </w:r>
    </w:p>
    <w:p w14:paraId="613B0FDC" w14:textId="11D101B0" w:rsidR="008F45A6" w:rsidRDefault="00DF58D2" w:rsidP="008F45A6">
      <w:pPr>
        <w:pStyle w:val="Prrafodelista"/>
        <w:numPr>
          <w:ilvl w:val="0"/>
          <w:numId w:val="45"/>
        </w:numPr>
      </w:pPr>
      <w:r w:rsidRPr="00DF58D2">
        <w:rPr>
          <w:b/>
          <w:bCs/>
        </w:rPr>
        <w:t>Protocolo cliente-servidor sin estado:</w:t>
      </w:r>
      <w:r>
        <w:t xml:space="preserve"> A través del protocolo HTTP viaja la información entre cliente servidor, igualmente permitiendo la autenticación del usuario.</w:t>
      </w:r>
    </w:p>
    <w:p w14:paraId="1A3A6ED8" w14:textId="24D7B20D" w:rsidR="00DF58D2" w:rsidRDefault="00DF58D2" w:rsidP="008F45A6">
      <w:pPr>
        <w:pStyle w:val="Prrafodelista"/>
        <w:numPr>
          <w:ilvl w:val="0"/>
          <w:numId w:val="45"/>
        </w:numPr>
      </w:pPr>
      <w:r w:rsidRPr="00DF58D2">
        <w:rPr>
          <w:b/>
          <w:bCs/>
        </w:rPr>
        <w:t>POST, GET, PUT, DELETE:</w:t>
      </w:r>
      <w:r w:rsidRPr="00DF58D2">
        <w:t xml:space="preserve"> A través del uso de e</w:t>
      </w:r>
      <w:r>
        <w:t>stas funciones se puede operar sobre los datos usando el término CRUD(</w:t>
      </w:r>
      <w:proofErr w:type="spellStart"/>
      <w:r w:rsidRPr="00DF58D2">
        <w:t>Create</w:t>
      </w:r>
      <w:proofErr w:type="spellEnd"/>
      <w:r>
        <w:t xml:space="preserve">, </w:t>
      </w:r>
      <w:proofErr w:type="spellStart"/>
      <w:r w:rsidRPr="00DF58D2">
        <w:t>Read</w:t>
      </w:r>
      <w:proofErr w:type="spellEnd"/>
      <w:r>
        <w:t xml:space="preserve">, </w:t>
      </w:r>
      <w:proofErr w:type="spellStart"/>
      <w:r w:rsidRPr="00DF58D2">
        <w:t>Update</w:t>
      </w:r>
      <w:proofErr w:type="spellEnd"/>
      <w:r>
        <w:t xml:space="preserve">, </w:t>
      </w:r>
      <w:proofErr w:type="spellStart"/>
      <w:r w:rsidRPr="00DF58D2">
        <w:t>Delete</w:t>
      </w:r>
      <w:proofErr w:type="spellEnd"/>
      <w:r>
        <w:t>), permite realizar operaciones de lectura y escritura sobre los datos dependiendo de la función usada.</w:t>
      </w:r>
    </w:p>
    <w:p w14:paraId="00D0CC7D" w14:textId="6062D3D3" w:rsidR="00DF58D2" w:rsidRDefault="00DF58D2" w:rsidP="008F45A6">
      <w:pPr>
        <w:pStyle w:val="Prrafodelista"/>
        <w:numPr>
          <w:ilvl w:val="0"/>
          <w:numId w:val="45"/>
        </w:numPr>
      </w:pPr>
      <w:r>
        <w:rPr>
          <w:b/>
          <w:bCs/>
        </w:rPr>
        <w:t>Operatoria de objetos mediante URI:</w:t>
      </w:r>
      <w:r>
        <w:t xml:space="preserve"> Se refiere al identificador único de cada recurso de un sistema REST.</w:t>
      </w:r>
    </w:p>
    <w:p w14:paraId="4A65220A" w14:textId="38C04321" w:rsidR="00DF58D2" w:rsidRDefault="00C31107" w:rsidP="008F45A6">
      <w:pPr>
        <w:pStyle w:val="Prrafodelista"/>
        <w:numPr>
          <w:ilvl w:val="0"/>
          <w:numId w:val="45"/>
        </w:numPr>
      </w:pPr>
      <w:r>
        <w:rPr>
          <w:b/>
          <w:bCs/>
        </w:rPr>
        <w:t>Interfaz uniforme:</w:t>
      </w:r>
      <w:r>
        <w:t xml:space="preserve"> Para emplear </w:t>
      </w:r>
      <w:r w:rsidR="00911209">
        <w:t>las operaciones POST, GET, PUT y DELETE, se utiliza URI con el esquema de una interfaz uniforme que sistematiza el proceso con la información a trabajar.</w:t>
      </w:r>
    </w:p>
    <w:p w14:paraId="42DC13FE" w14:textId="206FA8B0" w:rsidR="00E979E2" w:rsidRDefault="00E979E2" w:rsidP="008F45A6">
      <w:pPr>
        <w:pStyle w:val="Prrafodelista"/>
        <w:numPr>
          <w:ilvl w:val="0"/>
          <w:numId w:val="45"/>
        </w:numPr>
      </w:pPr>
      <w:proofErr w:type="spellStart"/>
      <w:r>
        <w:rPr>
          <w:b/>
          <w:bCs/>
        </w:rPr>
        <w:t>Hypermedia</w:t>
      </w:r>
      <w:proofErr w:type="spellEnd"/>
      <w:r>
        <w:rPr>
          <w:b/>
          <w:bCs/>
        </w:rPr>
        <w:t>:</w:t>
      </w:r>
      <w:r>
        <w:t xml:space="preserve"> Define la capacidad de una API de proporcionar al cliente y usuario enlaces sobre la Web para ejecutar unas acciones determinadas sobre los datos.</w:t>
      </w:r>
    </w:p>
    <w:p w14:paraId="76A719D6" w14:textId="06EEA327" w:rsidR="00E979E2" w:rsidRDefault="00E979E2" w:rsidP="008F45A6">
      <w:pPr>
        <w:pStyle w:val="Prrafodelista"/>
        <w:numPr>
          <w:ilvl w:val="0"/>
          <w:numId w:val="45"/>
        </w:numPr>
      </w:pPr>
      <w:r w:rsidRPr="00E979E2">
        <w:rPr>
          <w:b/>
          <w:bCs/>
        </w:rPr>
        <w:t>HATEOAS (</w:t>
      </w:r>
      <w:proofErr w:type="spellStart"/>
      <w:r w:rsidRPr="00E979E2">
        <w:rPr>
          <w:b/>
          <w:bCs/>
        </w:rPr>
        <w:t>Hypermedia</w:t>
      </w:r>
      <w:proofErr w:type="spellEnd"/>
      <w:r w:rsidRPr="00E979E2">
        <w:rPr>
          <w:b/>
          <w:bCs/>
        </w:rPr>
        <w:t xml:space="preserve"> As </w:t>
      </w:r>
      <w:proofErr w:type="spellStart"/>
      <w:r w:rsidRPr="00E979E2">
        <w:rPr>
          <w:b/>
          <w:bCs/>
        </w:rPr>
        <w:t>The</w:t>
      </w:r>
      <w:proofErr w:type="spellEnd"/>
      <w:r w:rsidRPr="00E979E2">
        <w:rPr>
          <w:b/>
          <w:bCs/>
        </w:rPr>
        <w:t xml:space="preserve"> </w:t>
      </w:r>
      <w:proofErr w:type="spellStart"/>
      <w:r w:rsidRPr="00E979E2">
        <w:rPr>
          <w:b/>
          <w:bCs/>
        </w:rPr>
        <w:t>Engine</w:t>
      </w:r>
      <w:proofErr w:type="spellEnd"/>
      <w:r w:rsidRPr="00E979E2">
        <w:rPr>
          <w:b/>
          <w:bCs/>
        </w:rPr>
        <w:t xml:space="preserve"> </w:t>
      </w:r>
      <w:proofErr w:type="spellStart"/>
      <w:r w:rsidRPr="00E979E2">
        <w:rPr>
          <w:b/>
          <w:bCs/>
        </w:rPr>
        <w:t>Of</w:t>
      </w:r>
      <w:proofErr w:type="spellEnd"/>
      <w:r w:rsidRPr="00E979E2">
        <w:rPr>
          <w:b/>
          <w:bCs/>
        </w:rPr>
        <w:t xml:space="preserve"> </w:t>
      </w:r>
      <w:proofErr w:type="spellStart"/>
      <w:r w:rsidRPr="00E979E2">
        <w:rPr>
          <w:b/>
          <w:bCs/>
        </w:rPr>
        <w:t>Application</w:t>
      </w:r>
      <w:proofErr w:type="spellEnd"/>
      <w:r w:rsidRPr="00E979E2">
        <w:rPr>
          <w:b/>
          <w:bCs/>
        </w:rPr>
        <w:t xml:space="preserve"> </w:t>
      </w:r>
      <w:proofErr w:type="spellStart"/>
      <w:r w:rsidRPr="00E979E2">
        <w:rPr>
          <w:b/>
          <w:bCs/>
        </w:rPr>
        <w:t>State</w:t>
      </w:r>
      <w:proofErr w:type="spellEnd"/>
      <w:r w:rsidRPr="00E979E2">
        <w:rPr>
          <w:b/>
          <w:bCs/>
        </w:rPr>
        <w:t xml:space="preserve">): </w:t>
      </w:r>
      <w:r w:rsidRPr="00E979E2">
        <w:t>Garantiza que cada vez que se solicita u</w:t>
      </w:r>
      <w:r>
        <w:t>na operación al servidor sobre el que se encuentra nuestra API REST se devuelve una respuesta.</w:t>
      </w:r>
    </w:p>
    <w:p w14:paraId="0A7D35A3" w14:textId="13463F51" w:rsidR="00EC2143" w:rsidRDefault="00ED0B7C" w:rsidP="00EC2143">
      <w:r>
        <w:t>La API REST se apoya en el modelo vista controlador</w:t>
      </w:r>
      <w:r w:rsidR="00B87979">
        <w:t xml:space="preserve"> al separar el cliente y el servidor implementando la parte de controlador mediante </w:t>
      </w:r>
      <w:proofErr w:type="spellStart"/>
      <w:r w:rsidR="00B87979">
        <w:t>APIs</w:t>
      </w:r>
      <w:proofErr w:type="spellEnd"/>
      <w:r w:rsidR="00B87979">
        <w:t>. De la misma forma nos permite interconectar una aplicación desarrollada en diferentes lenguajes de programación.</w:t>
      </w:r>
      <w:r w:rsidR="00B87979" w:rsidRPr="00B87979">
        <w:t xml:space="preserve"> </w:t>
      </w:r>
      <w:r w:rsidR="00B87979">
        <w:fldChar w:fldCharType="begin"/>
      </w:r>
      <w:r w:rsidR="00B87979">
        <w:instrText xml:space="preserve"> ADDIN ZOTERO_ITEM CSL_CITATION {"citationID":"RVYqFySm","properties":{"formattedCitation":"(Luna et\\uc0\\u160{}al., 2018)","plainCitation":"(Luna et</w:instrText>
      </w:r>
      <w:r w:rsidR="00B87979">
        <w:rPr>
          <w:rFonts w:hint="eastAsia"/>
        </w:rPr>
        <w:instrText> </w:instrText>
      </w:r>
      <w:r w:rsidR="00B87979">
        <w:instrText>al., 2018)","noteIndex":0},"citationItems":[{"id":89,"uris":["http://zotero.org/users/6222520/items/7JCRYFTR"],"uri":["http://zotero.org/users/6222520/items/7JCRYFTR"],"itemData":{"id":89,"type":"book","abstract":"A lo largo de estas 24 clases aprender</w:instrText>
      </w:r>
      <w:r w:rsidR="00B87979">
        <w:rPr>
          <w:rFonts w:hint="eastAsia"/>
        </w:rPr>
        <w:instrText>á</w:instrText>
      </w:r>
      <w:r w:rsidR="00B87979">
        <w:instrText>s: HTML5 / CSS3 / Dise</w:instrText>
      </w:r>
      <w:r w:rsidR="00B87979">
        <w:rPr>
          <w:rFonts w:hint="eastAsia"/>
        </w:rPr>
        <w:instrText>ñ</w:instrText>
      </w:r>
      <w:r w:rsidR="00B87979">
        <w:instrText>o UI con CSS / Introducci</w:instrText>
      </w:r>
      <w:r w:rsidR="00B87979">
        <w:rPr>
          <w:rFonts w:hint="eastAsia"/>
        </w:rPr>
        <w:instrText>ó</w:instrText>
      </w:r>
      <w:r w:rsidR="00B87979">
        <w:instrText>n a JavaScript / JavaScript orientado a objetos / Integraci</w:instrText>
      </w:r>
      <w:r w:rsidR="00B87979">
        <w:rPr>
          <w:rFonts w:hint="eastAsia"/>
        </w:rPr>
        <w:instrText>ó</w:instrText>
      </w:r>
      <w:r w:rsidR="00B87979">
        <w:instrText>n de HTML5 y JavaScript / Formularios web / Multimedia y APIs / CSS Avanzado / Dise</w:instrText>
      </w:r>
      <w:r w:rsidR="00B87979">
        <w:rPr>
          <w:rFonts w:hint="eastAsia"/>
        </w:rPr>
        <w:instrText>ñ</w:instrText>
      </w:r>
      <w:r w:rsidR="00B87979">
        <w:instrText>o web responsive / Sitios multiplataforma con Bootstrap / PHP y MySQL / Webs din</w:instrText>
      </w:r>
      <w:r w:rsidR="00B87979">
        <w:rPr>
          <w:rFonts w:hint="eastAsia"/>
        </w:rPr>
        <w:instrText>á</w:instrText>
      </w:r>
      <w:r w:rsidR="00B87979">
        <w:instrText>micas con Ajax y PHP / Buenas pr</w:instrText>
      </w:r>
      <w:r w:rsidR="00B87979">
        <w:rPr>
          <w:rFonts w:hint="eastAsia"/>
        </w:rPr>
        <w:instrText>á</w:instrText>
      </w:r>
      <w:r w:rsidR="00B87979">
        <w:instrText>cticas: an</w:instrText>
      </w:r>
      <w:r w:rsidR="00B87979">
        <w:rPr>
          <w:rFonts w:hint="eastAsia"/>
        </w:rPr>
        <w:instrText>á</w:instrText>
      </w:r>
      <w:r w:rsidR="00B87979">
        <w:instrText>lisis, tests y optimizaci</w:instrText>
      </w:r>
      <w:r w:rsidR="00B87979">
        <w:rPr>
          <w:rFonts w:hint="eastAsia"/>
        </w:rPr>
        <w:instrText>ó</w:instrText>
      </w:r>
      <w:r w:rsidR="00B87979">
        <w:instrText>n / Fundamentos del ecosistema mobile / Jquerymobile: la web m</w:instrText>
      </w:r>
      <w:r w:rsidR="00B87979">
        <w:rPr>
          <w:rFonts w:hint="eastAsia"/>
        </w:rPr>
        <w:instrText>ó</w:instrText>
      </w:r>
      <w:r w:rsidR="00B87979">
        <w:instrText xml:space="preserve">vil / Funcionalidades extendidas en mobile web / Potenciando la faceta full stack / Webapps y plataformas amigables / Versionando el desarrollo: GIT y Github  </w:instrText>
      </w:r>
      <w:r w:rsidR="00B87979">
        <w:rPr>
          <w:rFonts w:hint="eastAsia"/>
        </w:rPr>
        <w:instrText>¿</w:instrText>
      </w:r>
      <w:r w:rsidR="00B87979">
        <w:instrText>Por qu</w:instrText>
      </w:r>
      <w:r w:rsidR="00B87979">
        <w:rPr>
          <w:rFonts w:hint="eastAsia"/>
        </w:rPr>
        <w:instrText>é</w:instrText>
      </w:r>
      <w:r w:rsidR="00B87979">
        <w:instrText xml:space="preserve"> aprender PROGRAMACI</w:instrText>
      </w:r>
      <w:r w:rsidR="00B87979">
        <w:rPr>
          <w:rFonts w:hint="eastAsia"/>
        </w:rPr>
        <w:instrText>Ó</w:instrText>
      </w:r>
      <w:r w:rsidR="00B87979">
        <w:instrText>N</w:instrText>
      </w:r>
      <w:r w:rsidR="00B87979">
        <w:rPr>
          <w:rFonts w:hint="eastAsia"/>
        </w:rPr>
        <w:instrText> </w:instrText>
      </w:r>
      <w:r w:rsidR="00B87979">
        <w:instrText xml:space="preserve"> WEB FULL STACK? Porque desde cero, y sin ning</w:instrText>
      </w:r>
      <w:r w:rsidR="00B87979">
        <w:rPr>
          <w:rFonts w:hint="eastAsia"/>
        </w:rPr>
        <w:instrText>ú</w:instrText>
      </w:r>
      <w:r w:rsidR="00B87979">
        <w:instrText>n conocimiento previo, este curso te ense</w:instrText>
      </w:r>
      <w:r w:rsidR="00B87979">
        <w:rPr>
          <w:rFonts w:hint="eastAsia"/>
        </w:rPr>
        <w:instrText>ñ</w:instrText>
      </w:r>
      <w:r w:rsidR="00B87979">
        <w:instrText>a a dise</w:instrText>
      </w:r>
      <w:r w:rsidR="00B87979">
        <w:rPr>
          <w:rFonts w:hint="eastAsia"/>
        </w:rPr>
        <w:instrText>ñ</w:instrText>
      </w:r>
      <w:r w:rsidR="00B87979">
        <w:instrText>ar un simple sitio que luego transformaremos en uno din</w:instrText>
      </w:r>
      <w:r w:rsidR="00B87979">
        <w:rPr>
          <w:rFonts w:hint="eastAsia"/>
        </w:rPr>
        <w:instrText>á</w:instrText>
      </w:r>
      <w:r w:rsidR="00B87979">
        <w:instrText xml:space="preserve">mico, interactivo y responsivo, conociendo y aprovechando las </w:instrText>
      </w:r>
      <w:r w:rsidR="00B87979">
        <w:rPr>
          <w:rFonts w:hint="eastAsia"/>
        </w:rPr>
        <w:instrText>ú</w:instrText>
      </w:r>
      <w:r w:rsidR="00B87979">
        <w:instrText>ltimas tecnolog</w:instrText>
      </w:r>
      <w:r w:rsidR="00B87979">
        <w:rPr>
          <w:rFonts w:hint="eastAsia"/>
        </w:rPr>
        <w:instrText>í</w:instrText>
      </w:r>
      <w:r w:rsidR="00B87979">
        <w:instrText>as de desarrollo.  A lo largo de 24 fasc</w:instrText>
      </w:r>
      <w:r w:rsidR="00B87979">
        <w:rPr>
          <w:rFonts w:hint="eastAsia"/>
        </w:rPr>
        <w:instrText>í</w:instrText>
      </w:r>
      <w:r w:rsidR="00B87979">
        <w:instrText>culos, repletos de ejemplos, ejercicios y explicaciones visuales, aprender</w:instrText>
      </w:r>
      <w:r w:rsidR="00B87979">
        <w:rPr>
          <w:rFonts w:hint="eastAsia"/>
        </w:rPr>
        <w:instrText>á</w:instrText>
      </w:r>
      <w:r w:rsidR="00B87979">
        <w:instrText>s tanto los lenguajes y tecnolog</w:instrText>
      </w:r>
      <w:r w:rsidR="00B87979">
        <w:rPr>
          <w:rFonts w:hint="eastAsia"/>
        </w:rPr>
        <w:instrText>í</w:instrText>
      </w:r>
      <w:r w:rsidR="00B87979">
        <w:instrText>as frontend como backend: HTML, CSS,  JavaScript, PHP, MySQL, JQuery y m</w:instrText>
      </w:r>
      <w:r w:rsidR="00B87979">
        <w:rPr>
          <w:rFonts w:hint="eastAsia"/>
        </w:rPr>
        <w:instrText>á</w:instrText>
      </w:r>
      <w:r w:rsidR="00B87979">
        <w:instrText xml:space="preserve">s.  </w:instrText>
      </w:r>
      <w:r w:rsidR="00B87979">
        <w:rPr>
          <w:rFonts w:hint="eastAsia"/>
        </w:rPr>
        <w:instrText>¡</w:instrText>
      </w:r>
      <w:r w:rsidR="00B87979">
        <w:instrText>Son varios cursos en uno solo!","language":"es","note":"Google-Books-ID: zJ9GDwAAQBAJ","number-of-pages":"28","publisher":"RedUsers","source":"Google Books","title":"PROGRAMACION WEB Full Stack 22 - Web apps y plataformas amigables: Desarrollo frontend y backend - Curso visual y pr</w:instrText>
      </w:r>
      <w:r w:rsidR="00B87979">
        <w:rPr>
          <w:rFonts w:hint="eastAsia"/>
        </w:rPr>
        <w:instrText>á</w:instrText>
      </w:r>
      <w:r w:rsidR="00B87979">
        <w:instrText>ctico","title-short":"PROGRAMACION WEB Full Stack 22 - Web apps y plataformas amigables","author":[{"family":"Luna","given":"Fernando"},{"family":"Millahual","given":"Claudio Pe</w:instrText>
      </w:r>
      <w:r w:rsidR="00B87979">
        <w:rPr>
          <w:rFonts w:hint="eastAsia"/>
        </w:rPr>
        <w:instrText>ñ</w:instrText>
      </w:r>
      <w:r w:rsidR="00B87979">
        <w:instrText>a"},{"family":"Iacono","given":"Mat</w:instrText>
      </w:r>
      <w:r w:rsidR="00B87979">
        <w:rPr>
          <w:rFonts w:hint="eastAsia"/>
        </w:rPr>
        <w:instrText>í</w:instrText>
      </w:r>
      <w:r w:rsidR="00B87979">
        <w:instrText xml:space="preserve">as"}],"issued":{"date-parts":[["2018",1,12]]}}}],"schema":"https://github.com/citation-style-language/schema/raw/master/csl-citation.json"} </w:instrText>
      </w:r>
      <w:r w:rsidR="00B87979">
        <w:fldChar w:fldCharType="separate"/>
      </w:r>
      <w:r w:rsidR="00B87979" w:rsidRPr="00B87979">
        <w:rPr>
          <w:rFonts w:cs="Times New Roman"/>
          <w:szCs w:val="24"/>
        </w:rPr>
        <w:t>(Luna et al., 2018)</w:t>
      </w:r>
      <w:r w:rsidR="00B87979">
        <w:fldChar w:fldCharType="end"/>
      </w:r>
    </w:p>
    <w:p w14:paraId="08F7CD6D" w14:textId="77777777" w:rsidR="00EC2143" w:rsidRPr="00EC2143" w:rsidRDefault="00EC2143" w:rsidP="00EC2143"/>
    <w:p w14:paraId="007F5DF3" w14:textId="480AC513" w:rsidR="00EC2143" w:rsidRDefault="00E65D1D" w:rsidP="00EC2143">
      <w:pPr>
        <w:pStyle w:val="Ttulo2"/>
        <w:numPr>
          <w:ilvl w:val="1"/>
          <w:numId w:val="5"/>
        </w:numPr>
      </w:pPr>
      <w:bookmarkStart w:id="22" w:name="_Toc32455375"/>
      <w:r>
        <w:t>Geomarketing</w:t>
      </w:r>
      <w:bookmarkEnd w:id="22"/>
    </w:p>
    <w:p w14:paraId="0BE6A9C8" w14:textId="77777777" w:rsidR="00E65D1D" w:rsidRDefault="00E65D1D" w:rsidP="00E65D1D">
      <w:bookmarkStart w:id="23" w:name="_Hlk31833854"/>
      <w:r>
        <w:t>Geomarketing</w:t>
      </w:r>
      <w:bookmarkEnd w:id="23"/>
      <w:r>
        <w:t xml:space="preserve"> se puede definir cómo:</w:t>
      </w:r>
    </w:p>
    <w:p w14:paraId="60373F8B" w14:textId="4297BA5F" w:rsidR="00E65D1D" w:rsidRDefault="00E65D1D" w:rsidP="00E65D1D">
      <w:pPr>
        <w:rPr>
          <w:i/>
          <w:iCs/>
        </w:rPr>
      </w:pPr>
      <w:r w:rsidRPr="00E65D1D">
        <w:rPr>
          <w:i/>
          <w:iCs/>
        </w:rPr>
        <w:t xml:space="preserve"> </w:t>
      </w:r>
      <w:r w:rsidR="008C09B2" w:rsidRPr="008C09B2">
        <w:rPr>
          <w:i/>
          <w:iCs/>
        </w:rPr>
        <w:t>Geomarketing</w:t>
      </w:r>
      <w:r w:rsidR="008C09B2">
        <w:rPr>
          <w:i/>
          <w:iCs/>
        </w:rPr>
        <w:t xml:space="preserve"> es</w:t>
      </w:r>
      <w:r>
        <w:rPr>
          <w:i/>
          <w:iCs/>
        </w:rPr>
        <w:t xml:space="preserve"> el</w:t>
      </w:r>
      <w:r w:rsidRPr="00E65D1D">
        <w:rPr>
          <w:i/>
          <w:iCs/>
        </w:rPr>
        <w:t xml:space="preserve"> área</w:t>
      </w:r>
      <w:r>
        <w:rPr>
          <w:i/>
          <w:iCs/>
        </w:rPr>
        <w:t xml:space="preserve"> de Marketing orientada hacia el conocimiento global del cliente, sus necesidades y comportamientos dentro de un entorno geográfico determinado, que </w:t>
      </w:r>
      <w:r w:rsidRPr="0037785D">
        <w:rPr>
          <w:i/>
          <w:iCs/>
        </w:rPr>
        <w:t>nos ayuda a tener una visión más completa del mismo y a identificar sus necesidades</w:t>
      </w:r>
      <w:r w:rsidR="008C09B2" w:rsidRPr="0037785D">
        <w:rPr>
          <w:i/>
          <w:iCs/>
        </w:rPr>
        <w:t xml:space="preserve">. </w:t>
      </w:r>
      <w:r w:rsidR="008C09B2" w:rsidRPr="0037785D">
        <w:rPr>
          <w:i/>
          <w:iCs/>
        </w:rPr>
        <w:fldChar w:fldCharType="begin"/>
      </w:r>
      <w:r w:rsidR="008C09B2" w:rsidRPr="0037785D">
        <w:rPr>
          <w:i/>
          <w:iCs/>
        </w:rPr>
        <w:instrText xml:space="preserve"> ADDIN ZOTERO_ITEM CSL_CITATION {"citationID":"WgPV6q15","properties":{"formattedCitation":"(Alcaide, 2012)","plainCitation":"(Alcaide, 2012)","noteIndex":0},"citationItems":[{"id":91,"uris":["http://zotero.org/users/6222520/items/CHRUFUHB"],"uri":["http://zotero.org/users/6222520/items/CHRUFUHB"],"itemData":{"id":91,"type":"book","abstract":"¿Se ha preguntado alguna vez por qué cierran tantos establecimientos? En muchas ocasiones, era de prever. ¡Se instalan empresas para atender a gente que no las necesitan! ¡Muchas empresas no saben adaptarse a su mercado, a su entorno local! Casi nadie (y quién lo hace, tiene éxito) usa técnicas de micromarketing para adaptarse al territorio y sus habitantes. Era necesario, ya, abordar el territorio para lograr vender más y mejor, atendiendo a las personas según sus características, según su tipología. Las finalidades que se persiguen con este libro son: Brindar un enfoque comercial centrado en el territorio. Acercar el contenido, sus especificidades y tipologías a los individuos. Adaptar la oferta a los gustos y preferencias del mercado, acercándose a un marketing más personalizado y haciendo uso del Geomarketing de una forma económica, con herramientas al alcance de todos mediante bases de datos públicas. En este libro encontrará, sin duda, ideas para sacar partido a su mercado y mejorar las ventas y la fidelización con las tipologías de consumidores y clientes. No dejamos de lado las nuevas tecnologías y cómo éstas están influyendo en el comportamiento del consumidor. Foursquare, Facebook, Google, Tripadvisor o la realidad aumentada son herramientas de bajo coste, alta difusión y alto poder de atracción. No debemos desaprovechar la potencia de estos canales en nuestra estrategia relacional con el cliente. Al terminar esta obra, usted tendrá respuestas a la pregunta: ¿Es válida la frase Dime dónde vives y te diré quién eres? Y, por supuesto, tendrá respuestas a sus inquietudes sobre cómo sacar partido a la geografía para vender y fidelizar más y mejor, usando el Marketing Territorial. Índice: La localización como herramienta de marketing.- El geomarketing y los 'SIG'.- El geomarketing sin 'SIG'.- Localización de establecimientos comerciales con el apoyo de un 'SIG'.- Geolocalización y las nuevas tecnologías.- Otros usos del geomarketing.- Anexo 1. Localización de zonas para nuevas aperturas de supermercados de descuento en el municipio de Madrid con un 'SIG'","ISBN":"978-84-7356-835-7","language":"es","note":"Google-Books-ID: TAlq5exy6UgC","number-of-pages":"221","publisher":"ESIC Editorial","source":"Google Books","title":"Geomarketing: marketing territorial para vender y fidelizar más","title-short":"Geomarketing","author":[{"family":"Alcaide","given":"Juan Carlos"}],"issued":{"date-parts":[["2012"]]}}}],"schema":"https://github.com/citation-style-language/schema/raw/master/csl-citation.json"} </w:instrText>
      </w:r>
      <w:r w:rsidR="008C09B2" w:rsidRPr="0037785D">
        <w:rPr>
          <w:i/>
          <w:iCs/>
        </w:rPr>
        <w:fldChar w:fldCharType="separate"/>
      </w:r>
      <w:r w:rsidR="008C09B2" w:rsidRPr="0037785D">
        <w:rPr>
          <w:i/>
          <w:iCs/>
        </w:rPr>
        <w:t>(Alcaide, 2012)</w:t>
      </w:r>
      <w:r w:rsidR="008C09B2" w:rsidRPr="0037785D">
        <w:rPr>
          <w:i/>
          <w:iCs/>
        </w:rPr>
        <w:fldChar w:fldCharType="end"/>
      </w:r>
    </w:p>
    <w:p w14:paraId="51D5A787" w14:textId="5EE29AB5" w:rsidR="008C09B2" w:rsidRDefault="008C09B2" w:rsidP="00E65D1D">
      <w:pPr>
        <w:rPr>
          <w:i/>
          <w:iCs/>
        </w:rPr>
      </w:pPr>
      <w:r>
        <w:rPr>
          <w:i/>
          <w:iCs/>
        </w:rPr>
        <w:t>Geomarketing</w:t>
      </w:r>
      <w:r w:rsidR="0037785D">
        <w:rPr>
          <w:i/>
          <w:iCs/>
        </w:rPr>
        <w:t xml:space="preserve"> es un sistema integrado por datos, programas informáticos de tratamiento, métodos estadísticos y representación gráfica destinada a producir una información útil para la toma de decisiones, a través de instrumentos que combinan cartografía digital, gráficos y tablas. (Latour y </w:t>
      </w:r>
      <w:proofErr w:type="spellStart"/>
      <w:r w:rsidR="0037785D">
        <w:rPr>
          <w:i/>
          <w:iCs/>
        </w:rPr>
        <w:t>Floch</w:t>
      </w:r>
      <w:proofErr w:type="spellEnd"/>
      <w:r w:rsidR="0037785D">
        <w:rPr>
          <w:i/>
          <w:iCs/>
        </w:rPr>
        <w:t>, 2001)</w:t>
      </w:r>
    </w:p>
    <w:p w14:paraId="0E0E7AC7" w14:textId="025A7131" w:rsidR="008C09B2" w:rsidRPr="000B7496" w:rsidRDefault="000B7496" w:rsidP="00E65D1D">
      <w:pPr>
        <w:rPr>
          <w:i/>
          <w:iCs/>
        </w:rPr>
      </w:pPr>
      <w:r w:rsidRPr="000B7496">
        <w:rPr>
          <w:i/>
          <w:iCs/>
        </w:rPr>
        <w:t>Geomarketing es un conjunto de técnicas que permiten analizar la realidad económica-social desde un punto de vista geográfico, a través de instrumentos cartográfico y herramientas de la estadística espacial. (Chasco, 2003)</w:t>
      </w:r>
    </w:p>
    <w:p w14:paraId="455C099B" w14:textId="77777777" w:rsidR="00B87979" w:rsidRDefault="00B87979" w:rsidP="00B87979"/>
    <w:p w14:paraId="36FEB5B0" w14:textId="62B504F1" w:rsidR="006603C3" w:rsidRPr="00B87979" w:rsidRDefault="00B87979" w:rsidP="000B7496">
      <w:r>
        <w:t xml:space="preserve"> </w:t>
      </w:r>
      <w:r w:rsidR="002D3B7B" w:rsidRPr="00E979E2">
        <w:br w:type="page"/>
      </w:r>
    </w:p>
    <w:p w14:paraId="25ED884B" w14:textId="140B5E6E" w:rsidR="006603C3" w:rsidRDefault="002D3B7B">
      <w:pPr>
        <w:pStyle w:val="Ttulo1"/>
      </w:pPr>
      <w:bookmarkStart w:id="24" w:name="_Toc32455376"/>
      <w:r>
        <w:lastRenderedPageBreak/>
        <w:t>D. Técnicas y herramientas</w:t>
      </w:r>
      <w:bookmarkEnd w:id="24"/>
    </w:p>
    <w:p w14:paraId="0E892BE1" w14:textId="515F5C96" w:rsidR="006603C3" w:rsidRPr="00885C38" w:rsidRDefault="002D3B7B" w:rsidP="00590DFD">
      <w:pPr>
        <w:rPr>
          <w:i/>
          <w:iCs/>
        </w:rPr>
      </w:pPr>
      <w:r>
        <w:t>En este apartado se describen las técnicas y herramientas usadas en la aplicación.</w:t>
      </w:r>
    </w:p>
    <w:p w14:paraId="30D7AA69" w14:textId="77777777" w:rsidR="006603C3" w:rsidRDefault="006603C3"/>
    <w:p w14:paraId="33DB531A" w14:textId="62DD2FCF" w:rsidR="006603C3" w:rsidRPr="00FE70F7" w:rsidRDefault="002D3B7B">
      <w:pPr>
        <w:pStyle w:val="Ttulo2"/>
        <w:numPr>
          <w:ilvl w:val="1"/>
          <w:numId w:val="6"/>
        </w:numPr>
      </w:pPr>
      <w:bookmarkStart w:id="25" w:name="_Toc32455377"/>
      <w:r w:rsidRPr="00FE70F7">
        <w:t>Scrum</w:t>
      </w:r>
      <w:bookmarkEnd w:id="25"/>
    </w:p>
    <w:p w14:paraId="197453D4" w14:textId="77777777" w:rsidR="006603C3" w:rsidRPr="00FE70F7" w:rsidRDefault="002D3B7B">
      <w:pPr>
        <w:pStyle w:val="Prrafodelista"/>
        <w:numPr>
          <w:ilvl w:val="0"/>
          <w:numId w:val="10"/>
        </w:numPr>
        <w:rPr>
          <w:b/>
          <w:bCs/>
          <w:szCs w:val="24"/>
        </w:rPr>
      </w:pPr>
      <w:r w:rsidRPr="00FE70F7">
        <w:rPr>
          <w:b/>
          <w:bCs/>
        </w:rPr>
        <w:t>Motivación</w:t>
      </w:r>
      <w:r w:rsidRPr="00FE70F7">
        <w:t>: Metodología ágil empleada en las asignaturas de gestión de proyectos del grado.</w:t>
      </w:r>
    </w:p>
    <w:p w14:paraId="606E5327" w14:textId="1B888324" w:rsidR="006603C3" w:rsidRPr="00FE70F7" w:rsidRDefault="002D3B7B">
      <w:pPr>
        <w:jc w:val="left"/>
      </w:pPr>
      <w:r w:rsidRPr="00FE70F7">
        <w:t>Scrum es un marco de gestión de software (</w:t>
      </w:r>
      <w:r w:rsidR="00FC27C5" w:rsidRPr="00FC27C5">
        <w:rPr>
          <w:i/>
          <w:iCs/>
        </w:rPr>
        <w:t>F</w:t>
      </w:r>
      <w:r w:rsidRPr="00FC27C5">
        <w:rPr>
          <w:i/>
          <w:iCs/>
        </w:rPr>
        <w:t>ramework</w:t>
      </w:r>
      <w:r w:rsidRPr="00FE70F7">
        <w:t xml:space="preserve">), que permite desarrollar y mantener productos complejos, en nuestro caso lo usamos para desarrollar software. A su vez nos permite desarrollar productos con el mayor valor posible.  </w:t>
      </w:r>
    </w:p>
    <w:p w14:paraId="538DA1FE" w14:textId="77777777" w:rsidR="006603C3" w:rsidRPr="00FE70F7" w:rsidRDefault="002D3B7B">
      <w:pPr>
        <w:jc w:val="left"/>
      </w:pPr>
      <w:r w:rsidRPr="00FE70F7">
        <w:t>En esencia para aplicar esta metodología ágil se crean grupos pequeños de personas organizados independientemente, de este modo los equipos son más flexibles y adaptables.</w:t>
      </w:r>
    </w:p>
    <w:p w14:paraId="00FB837D" w14:textId="0C5186DB" w:rsidR="00846FD9" w:rsidRPr="008C09B2" w:rsidRDefault="002D3B7B" w:rsidP="00846FD9">
      <w:pPr>
        <w:jc w:val="left"/>
      </w:pPr>
      <w:r w:rsidRPr="00FE70F7">
        <w:t xml:space="preserve">Aunque sean grupos pequeños se pueden escalar según el tamaño de la empresa, colaboran e interoperan mediante </w:t>
      </w:r>
      <w:r w:rsidRPr="00FE70F7">
        <w:rPr>
          <w:u w:val="single"/>
        </w:rPr>
        <w:t>ar</w:t>
      </w:r>
      <w:r w:rsidR="00846FD9" w:rsidRPr="00FE70F7">
        <w:rPr>
          <w:u w:val="single"/>
        </w:rPr>
        <w:t>qu</w:t>
      </w:r>
      <w:r w:rsidRPr="00FE70F7">
        <w:rPr>
          <w:u w:val="single"/>
        </w:rPr>
        <w:t>itecturas</w:t>
      </w:r>
      <w:r w:rsidRPr="00FE70F7">
        <w:t xml:space="preserve"> de desarrollo sofisticadas.</w:t>
      </w:r>
      <w:r w:rsidR="00846FD9" w:rsidRPr="00FE70F7">
        <w:t xml:space="preserve"> </w:t>
      </w:r>
      <w:r w:rsidR="00846FD9" w:rsidRPr="00FE70F7">
        <w:fldChar w:fldCharType="begin"/>
      </w:r>
      <w:r w:rsidR="008473A7">
        <w:instrText xml:space="preserve"> ADDIN ZOTERO_ITEM CSL_CITATION {"citationID":"pqZO9NBH","properties":{"formattedCitation":"({\\i{}Home | Scrum Guides}, 2020)","plainCitation":"(Home | Scrum Guides, 2020)","noteIndex":0},"citationItems":[{"id":18,"uris":["http://zotero.org/users/6222520/items/3E7GS426"],"uri":["http://zotero.org/users/6222520/items/3E7GS426"],"itemData":{"id":18,"type":"webpage","title":"Home | Scrum Guides","URL":"https://www.scrumguides.org/index.html","issued":{"date-parts":[["2020",1]]}}}],"schema":"https://github.com/citation-style-language/schema/raw/master/csl-citation.json"} </w:instrText>
      </w:r>
      <w:r w:rsidR="00846FD9" w:rsidRPr="00FE70F7">
        <w:fldChar w:fldCharType="separate"/>
      </w:r>
      <w:r w:rsidR="008473A7" w:rsidRPr="008473A7">
        <w:rPr>
          <w:rFonts w:cs="Times New Roman"/>
          <w:szCs w:val="24"/>
        </w:rPr>
        <w:t>(</w:t>
      </w:r>
      <w:r w:rsidR="008473A7" w:rsidRPr="008473A7">
        <w:rPr>
          <w:rFonts w:cs="Times New Roman"/>
          <w:i/>
          <w:iCs/>
          <w:szCs w:val="24"/>
        </w:rPr>
        <w:t>Home | Scrum Guides</w:t>
      </w:r>
      <w:r w:rsidR="008473A7" w:rsidRPr="008473A7">
        <w:rPr>
          <w:rFonts w:cs="Times New Roman"/>
          <w:szCs w:val="24"/>
        </w:rPr>
        <w:t>, 2020)</w:t>
      </w:r>
      <w:r w:rsidR="00846FD9" w:rsidRPr="00FE70F7">
        <w:fldChar w:fldCharType="end"/>
      </w:r>
    </w:p>
    <w:p w14:paraId="31EE4786" w14:textId="77777777" w:rsidR="003C7DFA" w:rsidRPr="008C09B2" w:rsidRDefault="003C7DFA" w:rsidP="001877EF">
      <w:pPr>
        <w:ind w:firstLine="0"/>
        <w:jc w:val="left"/>
      </w:pPr>
    </w:p>
    <w:p w14:paraId="0069A9DC" w14:textId="6CD30EF9" w:rsidR="006603C3" w:rsidRPr="00FE70F7" w:rsidRDefault="002D3B7B">
      <w:pPr>
        <w:pStyle w:val="Ttulo2"/>
        <w:numPr>
          <w:ilvl w:val="1"/>
          <w:numId w:val="6"/>
        </w:numPr>
      </w:pPr>
      <w:bookmarkStart w:id="26" w:name="_Toc32455378"/>
      <w:r w:rsidRPr="00FE70F7">
        <w:t>Git</w:t>
      </w:r>
      <w:bookmarkEnd w:id="26"/>
    </w:p>
    <w:p w14:paraId="059D00E1" w14:textId="77777777" w:rsidR="006603C3" w:rsidRPr="00FE70F7" w:rsidRDefault="002D3B7B">
      <w:pPr>
        <w:pStyle w:val="Prrafodelista"/>
        <w:numPr>
          <w:ilvl w:val="0"/>
          <w:numId w:val="10"/>
        </w:numPr>
        <w:rPr>
          <w:b/>
          <w:bCs/>
          <w:szCs w:val="24"/>
          <w:lang w:eastAsia="es-ES"/>
        </w:rPr>
      </w:pPr>
      <w:r w:rsidRPr="00FE70F7">
        <w:rPr>
          <w:b/>
          <w:bCs/>
          <w:lang w:eastAsia="es-ES"/>
        </w:rPr>
        <w:t xml:space="preserve">Motivación: </w:t>
      </w:r>
      <w:r w:rsidRPr="00FE70F7">
        <w:rPr>
          <w:lang w:eastAsia="es-ES"/>
        </w:rPr>
        <w:t>Herramienta utilizada previamente en la asignatura programación concurrente y tiempo real.</w:t>
      </w:r>
    </w:p>
    <w:p w14:paraId="1996DB90" w14:textId="397665CE" w:rsidR="006603C3" w:rsidRPr="00FE70F7" w:rsidRDefault="002D3B7B">
      <w:pPr>
        <w:rPr>
          <w:lang w:val="en-GB"/>
        </w:rPr>
      </w:pPr>
      <w:r w:rsidRPr="00FE70F7">
        <w:t>Git es un sistema de control de versiones, una pieza de software encargada de mantener un histórico de cambios hechos en los ficheros. Específicamente es un sistema de control de versiones distribuido ya que todas las personas trabajando sobre un proyecto tiene acceso al histórico de cambios.</w:t>
      </w:r>
      <w:r w:rsidR="00922454" w:rsidRPr="00FE70F7">
        <w:t xml:space="preserve"> </w:t>
      </w:r>
      <w:r w:rsidR="00922454" w:rsidRPr="00FE70F7">
        <w:fldChar w:fldCharType="begin"/>
      </w:r>
      <w:r w:rsidR="00922454" w:rsidRPr="00FE70F7">
        <w:instrText xml:space="preserve"> ADDIN ZOTERO_ITEM CSL_CITATION {"citationID":"kMuHjA53","properties":{"formattedCitation":"(Bell &amp; Beer, 2014)","plainCitation":"(Bell &amp; Beer, 2014)","noteIndex":0},"citationItems":[{"id":20,"uris":["http://zotero.org/users/6222520/items/JPT5RE45"],"uri":["http://zotero.org/users/6222520/items/JPT5RE45"],"itemData":{"id":20,"type":"book","abstract":"If you’re new to GitHub, this concise book shows you just what you need to get started and no more. It’s perfect for project and product managers, stakeholders, and other team members who want to collaborate on a development project—whether it’s to review and comment on work in progress or to contribute specific changes. It’s also great for developers just learning GitHub.GitHub has rapidly become the default platform for software development, but it’s also ideal for other text-based documents, from contracts to screenplays. This hands-on book shows you how to use GitHub’s web interface to view projects and collaborate effectively with your team.Learn how and why people use GitHub to collaborateView the status of a project—recent changes, outstanding work, and historic changesCreate and edit files through GitHub without learning GitSuggest changes to projects you don’t have permission to edit directlyUse tools like issues, pull requests, and branches to specify and collaborate on changesCreate a new GitHub repository to control who has access to your project","ISBN":"978-1-4919-4983-2","language":"en","note":"Google-Books-ID: OhdOBQAAQBAJ","number-of-pages":"142","publisher":"O'Reilly Media, Inc.","source":"Google Books","title":"Introducing GitHub: A Non-Technical Guide","title-short":"Introducing GitHub","author":[{"family":"Bell","given":"Peter"},{"family":"Beer","given":"Brent"}],"issued":{"date-parts":[["2014",11,11]]}}}],"schema":"https://github.com/citation-style-language/schema/raw/master/csl-citation.json"} </w:instrText>
      </w:r>
      <w:r w:rsidR="00922454" w:rsidRPr="00FE70F7">
        <w:fldChar w:fldCharType="separate"/>
      </w:r>
      <w:r w:rsidR="006E6B66" w:rsidRPr="006E6B66">
        <w:t>(Bell &amp; Beer, 2014)</w:t>
      </w:r>
      <w:r w:rsidR="00922454" w:rsidRPr="00FE70F7">
        <w:fldChar w:fldCharType="end"/>
      </w:r>
    </w:p>
    <w:p w14:paraId="34FF1C98" w14:textId="77777777" w:rsidR="006603C3" w:rsidRPr="00FE70F7" w:rsidRDefault="006603C3" w:rsidP="001877EF">
      <w:pPr>
        <w:ind w:firstLine="0"/>
        <w:rPr>
          <w:lang w:val="en-GB"/>
        </w:rPr>
      </w:pPr>
    </w:p>
    <w:p w14:paraId="23A9856E" w14:textId="2AE0AC5E" w:rsidR="006603C3" w:rsidRPr="00FE70F7" w:rsidRDefault="002D3B7B">
      <w:pPr>
        <w:pStyle w:val="Ttulo2"/>
        <w:numPr>
          <w:ilvl w:val="1"/>
          <w:numId w:val="6"/>
        </w:numPr>
        <w:rPr>
          <w:bCs/>
        </w:rPr>
      </w:pPr>
      <w:bookmarkStart w:id="27" w:name="_Toc32455379"/>
      <w:r w:rsidRPr="00FE70F7">
        <w:t>GitHub</w:t>
      </w:r>
      <w:bookmarkEnd w:id="27"/>
    </w:p>
    <w:p w14:paraId="73D65B46" w14:textId="77777777" w:rsidR="006603C3" w:rsidRPr="00FE70F7" w:rsidRDefault="002D3B7B">
      <w:pPr>
        <w:pStyle w:val="Prrafodelista"/>
        <w:numPr>
          <w:ilvl w:val="0"/>
          <w:numId w:val="10"/>
        </w:numPr>
        <w:rPr>
          <w:b/>
          <w:bCs/>
          <w:szCs w:val="24"/>
          <w:lang w:eastAsia="es-ES"/>
        </w:rPr>
      </w:pPr>
      <w:r w:rsidRPr="00FE70F7">
        <w:rPr>
          <w:b/>
          <w:bCs/>
          <w:lang w:eastAsia="es-ES"/>
        </w:rPr>
        <w:t xml:space="preserve">Motivación: </w:t>
      </w:r>
      <w:r w:rsidRPr="00FE70F7">
        <w:rPr>
          <w:lang w:eastAsia="es-ES"/>
        </w:rPr>
        <w:t>Herramienta utilizada previamente en la asignatura programación concurrente y tiempo real.</w:t>
      </w:r>
    </w:p>
    <w:p w14:paraId="55F1C9AE" w14:textId="58FBA23A" w:rsidR="006603C3" w:rsidRPr="00FE70F7" w:rsidRDefault="002D3B7B">
      <w:pPr>
        <w:rPr>
          <w:lang w:val="en-GB"/>
        </w:rPr>
      </w:pPr>
      <w:r w:rsidRPr="00FE70F7">
        <w:t>Página sobre la que se pueden subir un repositorio Git, permite de una forma muy simple colaborar varias personas sobre un mismo proyecto. Dispone de una localización centralizada desde la que compartir el repositorio, así como una interfaz basada en web desde la que verlo.</w:t>
      </w:r>
      <w:r w:rsidR="00922454" w:rsidRPr="00FE70F7">
        <w:t xml:space="preserve"> </w:t>
      </w:r>
      <w:r w:rsidR="00922454" w:rsidRPr="00FE70F7">
        <w:fldChar w:fldCharType="begin"/>
      </w:r>
      <w:r w:rsidR="00922454" w:rsidRPr="00FE70F7">
        <w:instrText xml:space="preserve"> ADDIN ZOTERO_ITEM CSL_CITATION {"citationID":"atVtFYmX","properties":{"formattedCitation":"(Bell &amp; Beer, 2014)","plainCitation":"(Bell &amp; Beer, 2014)","noteIndex":0},"citationItems":[{"id":20,"uris":["http://zotero.org/users/6222520/items/JPT5RE45"],"uri":["http://zotero.org/users/6222520/items/JPT5RE45"],"itemData":{"id":20,"type":"book","abstract":"If you’re new to GitHub, this concise book shows you just what you need to get started and no more. It’s perfect for project and product managers, stakeholders, and other team members who want to collaborate on a development project—whether it’s to review and comment on work in progress or to contribute specific changes. It’s also great for developers just learning GitHub.GitHub has rapidly become the default platform for software development, but it’s also ideal for other text-based documents, from contracts to screenplays. This hands-on book shows you how to use GitHub’s web interface to view projects and collaborate effectively with your team.Learn how and why people use GitHub to collaborateView the status of a project—recent changes, outstanding work, and historic changesCreate and edit files through GitHub without learning GitSuggest changes to projects you don’t have permission to edit directlyUse tools like issues, pull requests, and branches to specify and collaborate on changesCreate a new GitHub repository to control who has access to your project","ISBN":"978-1-4919-4983-2","language":"en","note":"Google-Books-ID: OhdOBQAAQBAJ","number-of-pages":"142","publisher":"O'Reilly Media, Inc.","source":"Google Books","title":"Introducing GitHub: A Non-Technical Guide","title-short":"Introducing GitHub","author":[{"family":"Bell","given":"Peter"},{"family":"Beer","given":"Brent"}],"issued":{"date-parts":[["2014",11,11]]}}}],"schema":"https://github.com/citation-style-language/schema/raw/master/csl-citation.json"} </w:instrText>
      </w:r>
      <w:r w:rsidR="00922454" w:rsidRPr="00FE70F7">
        <w:fldChar w:fldCharType="separate"/>
      </w:r>
      <w:r w:rsidR="006E6B66" w:rsidRPr="006E6B66">
        <w:t>(Bell &amp; Beer, 2014)</w:t>
      </w:r>
      <w:r w:rsidR="00922454" w:rsidRPr="00FE70F7">
        <w:fldChar w:fldCharType="end"/>
      </w:r>
    </w:p>
    <w:p w14:paraId="6D072C0D" w14:textId="77777777" w:rsidR="006603C3" w:rsidRPr="00FE70F7" w:rsidRDefault="006603C3">
      <w:pPr>
        <w:rPr>
          <w:lang w:val="en-GB"/>
        </w:rPr>
      </w:pPr>
    </w:p>
    <w:p w14:paraId="0B0CD576" w14:textId="77777777" w:rsidR="006603C3" w:rsidRPr="00FE70F7" w:rsidRDefault="002D3B7B">
      <w:pPr>
        <w:pStyle w:val="Prrafodelista"/>
        <w:numPr>
          <w:ilvl w:val="0"/>
          <w:numId w:val="18"/>
        </w:numPr>
        <w:rPr>
          <w:lang w:eastAsia="es-ES"/>
        </w:rPr>
      </w:pPr>
      <w:r w:rsidRPr="00FE70F7">
        <w:rPr>
          <w:b/>
          <w:bCs/>
          <w:lang w:eastAsia="es-ES"/>
        </w:rPr>
        <w:t>Alternativa:</w:t>
      </w:r>
      <w:r w:rsidRPr="00FE70F7">
        <w:rPr>
          <w:lang w:eastAsia="es-ES"/>
        </w:rPr>
        <w:t xml:space="preserve"> </w:t>
      </w:r>
      <w:proofErr w:type="spellStart"/>
      <w:r w:rsidRPr="00FE70F7">
        <w:rPr>
          <w:lang w:eastAsia="es-ES"/>
        </w:rPr>
        <w:t>Gitlab</w:t>
      </w:r>
      <w:proofErr w:type="spellEnd"/>
    </w:p>
    <w:p w14:paraId="4DD8A104" w14:textId="6FAB3304" w:rsidR="006603C3" w:rsidRPr="00FE70F7" w:rsidRDefault="002D3B7B">
      <w:r w:rsidRPr="00FE70F7">
        <w:lastRenderedPageBreak/>
        <w:t>Es una plataforma sobre la que se puede subir un repositorio Git, en este caso requiere montar en un servidor para poder usar la plataforma, pero permite una mayor privacidad de las aplicaciones y funcionalidad que la que nos permite GitHub</w:t>
      </w:r>
      <w:r w:rsidR="00922454" w:rsidRPr="00FE70F7">
        <w:t xml:space="preserve">. </w:t>
      </w:r>
      <w:r w:rsidR="00922454" w:rsidRPr="00FE70F7">
        <w:rPr>
          <w:rFonts w:cs="Times New Roman"/>
          <w:szCs w:val="24"/>
        </w:rPr>
        <w:t>(</w:t>
      </w:r>
      <w:proofErr w:type="spellStart"/>
      <w:r w:rsidR="00922454" w:rsidRPr="00FE70F7">
        <w:rPr>
          <w:rFonts w:cs="Times New Roman"/>
          <w:i/>
          <w:iCs/>
          <w:szCs w:val="24"/>
        </w:rPr>
        <w:t>Product</w:t>
      </w:r>
      <w:proofErr w:type="spellEnd"/>
      <w:r w:rsidR="00922454" w:rsidRPr="00FE70F7">
        <w:rPr>
          <w:rFonts w:cs="Times New Roman"/>
          <w:szCs w:val="24"/>
        </w:rPr>
        <w:t>, s. f.)</w:t>
      </w:r>
      <w:r w:rsidR="00922454" w:rsidRPr="00FE70F7">
        <w:t xml:space="preserve">. </w:t>
      </w:r>
    </w:p>
    <w:p w14:paraId="750DE6DC" w14:textId="77777777" w:rsidR="006603C3" w:rsidRPr="00FE70F7" w:rsidRDefault="002D3B7B">
      <w:pPr>
        <w:pStyle w:val="Prrafodelista"/>
        <w:numPr>
          <w:ilvl w:val="0"/>
          <w:numId w:val="18"/>
        </w:numPr>
        <w:rPr>
          <w:lang w:eastAsia="es-ES"/>
        </w:rPr>
      </w:pPr>
      <w:r w:rsidRPr="00FE70F7">
        <w:rPr>
          <w:b/>
          <w:bCs/>
          <w:lang w:eastAsia="es-ES"/>
        </w:rPr>
        <w:t>Alternativa:</w:t>
      </w:r>
      <w:r w:rsidRPr="00FE70F7">
        <w:rPr>
          <w:lang w:eastAsia="es-ES"/>
        </w:rPr>
        <w:t xml:space="preserve"> </w:t>
      </w:r>
      <w:proofErr w:type="spellStart"/>
      <w:r w:rsidRPr="00FE70F7">
        <w:rPr>
          <w:lang w:eastAsia="es-ES"/>
        </w:rPr>
        <w:t>Bitbucket</w:t>
      </w:r>
      <w:proofErr w:type="spellEnd"/>
    </w:p>
    <w:p w14:paraId="6BD18F9B" w14:textId="7DDAD79A" w:rsidR="006603C3" w:rsidRPr="00FE70F7" w:rsidRDefault="002D3B7B" w:rsidP="00590DFD">
      <w:r w:rsidRPr="00FE70F7">
        <w:t>Es otra plataforma sobre la que subir un repositorio Git, nuevamente es un producto enfocado a equipos de desarrollo profesionales y código privativo. Como ventaja permite otros sistemas de control de versiones como SVN.</w:t>
      </w:r>
    </w:p>
    <w:p w14:paraId="4F8E1D04" w14:textId="77777777" w:rsidR="000533AF" w:rsidRPr="00FE70F7" w:rsidRDefault="000533AF" w:rsidP="00590DFD"/>
    <w:p w14:paraId="6B02F9B9" w14:textId="79F35DEB" w:rsidR="006603C3" w:rsidRPr="00FE70F7" w:rsidRDefault="002D3B7B">
      <w:pPr>
        <w:pStyle w:val="Ttulo2"/>
        <w:numPr>
          <w:ilvl w:val="1"/>
          <w:numId w:val="6"/>
        </w:numPr>
        <w:rPr>
          <w:lang w:eastAsia="es-ES"/>
        </w:rPr>
      </w:pPr>
      <w:bookmarkStart w:id="28" w:name="_Toc32455380"/>
      <w:proofErr w:type="spellStart"/>
      <w:r w:rsidRPr="00FE70F7">
        <w:t>ZenHub</w:t>
      </w:r>
      <w:bookmarkEnd w:id="28"/>
      <w:proofErr w:type="spellEnd"/>
    </w:p>
    <w:p w14:paraId="61458E7D" w14:textId="77777777" w:rsidR="006603C3" w:rsidRPr="00FE70F7" w:rsidRDefault="002D3B7B">
      <w:pPr>
        <w:pStyle w:val="Prrafodelista"/>
        <w:numPr>
          <w:ilvl w:val="0"/>
          <w:numId w:val="17"/>
        </w:numPr>
        <w:rPr>
          <w:lang w:eastAsia="es-ES"/>
        </w:rPr>
      </w:pPr>
      <w:r w:rsidRPr="00FE70F7">
        <w:rPr>
          <w:b/>
          <w:bCs/>
          <w:lang w:eastAsia="es-ES"/>
        </w:rPr>
        <w:t>Motivación:</w:t>
      </w:r>
      <w:r w:rsidRPr="00FE70F7">
        <w:rPr>
          <w:lang w:eastAsia="es-ES"/>
        </w:rPr>
        <w:t xml:space="preserve"> Herramienta propuesta por el tutor para planificar el proyecto.</w:t>
      </w:r>
    </w:p>
    <w:p w14:paraId="5E50855F" w14:textId="01DBAF38" w:rsidR="006603C3" w:rsidRPr="00FE70F7" w:rsidRDefault="002D3B7B" w:rsidP="001877EF">
      <w:pPr>
        <w:rPr>
          <w:lang w:val="en-GB"/>
        </w:rPr>
      </w:pPr>
      <w:proofErr w:type="spellStart"/>
      <w:r w:rsidRPr="00FE70F7">
        <w:rPr>
          <w:rFonts w:eastAsia="Serif" w:cs="Serif"/>
          <w:lang w:eastAsia="es-ES"/>
        </w:rPr>
        <w:t>ZenHub</w:t>
      </w:r>
      <w:proofErr w:type="spellEnd"/>
      <w:r w:rsidRPr="00FE70F7">
        <w:rPr>
          <w:rFonts w:eastAsia="Serif" w:cs="Serif"/>
          <w:lang w:eastAsia="es-ES"/>
        </w:rPr>
        <w:t xml:space="preserve"> es una extensión de navegador que se utiliza para realizar una solución colaborativa para planificar el proyecto utilizando </w:t>
      </w:r>
      <w:proofErr w:type="spellStart"/>
      <w:r w:rsidRPr="00FE70F7">
        <w:rPr>
          <w:rFonts w:eastAsia="Serif" w:cs="Serif"/>
          <w:lang w:eastAsia="es-ES"/>
        </w:rPr>
        <w:t>metología</w:t>
      </w:r>
      <w:proofErr w:type="spellEnd"/>
      <w:r w:rsidRPr="00FE70F7">
        <w:rPr>
          <w:rFonts w:eastAsia="Serif" w:cs="Serif"/>
          <w:lang w:eastAsia="es-ES"/>
        </w:rPr>
        <w:t xml:space="preserve"> ágil. Me permite planificar tiempo de desarrollo y obtener informes sobre el trabajo realizado directamente desde GitHub.</w:t>
      </w:r>
      <w:r w:rsidR="00922454" w:rsidRPr="00FE70F7">
        <w:rPr>
          <w:rFonts w:eastAsia="Serif" w:cs="Serif"/>
          <w:lang w:eastAsia="es-ES"/>
        </w:rPr>
        <w:t xml:space="preserve"> </w:t>
      </w:r>
      <w:r w:rsidR="00922454" w:rsidRPr="00FE70F7">
        <w:rPr>
          <w:rFonts w:eastAsia="Serif" w:cs="Serif"/>
          <w:lang w:eastAsia="es-ES"/>
        </w:rPr>
        <w:fldChar w:fldCharType="begin"/>
      </w:r>
      <w:r w:rsidR="008473A7">
        <w:rPr>
          <w:rFonts w:eastAsia="Serif" w:cs="Serif"/>
          <w:lang w:eastAsia="es-ES"/>
        </w:rPr>
        <w:instrText xml:space="preserve"> ADDIN ZOTERO_ITEM CSL_CITATION {"citationID":"v78bH0bF","properties":{"formattedCitation":"({\\i{}ZenHub\\uc0\\u8212{}Agile Project Management for GitHub}, 2020)","plainCitation":"(ZenHub—Agile Project Management for GitHub, 2020)","noteIndex":0},"citationItems":[{"id":24,"uris":["http://zotero.org/users/6222520/items/9NEAAFS9"],"uri":["http://zotero.org/users/6222520/items/9NEAAFS9"],"itemData":{"id":24,"type":"webpage","abstract":"ZenHub is agile project management within GitHub. Add powerful tracking, planning and reporting features to GitHub!","container-title":"ZenHub","language":"en","title":"ZenHub - Agile Project Management for GitHub","URL":"https://www.zenhub.com","issued":{"date-parts":[["2020",1]]}}}],"schema":"https://github.com/citation-style-language/schema/raw/master/csl-citation.json"} </w:instrText>
      </w:r>
      <w:r w:rsidR="00922454" w:rsidRPr="00FE70F7">
        <w:rPr>
          <w:rFonts w:eastAsia="Serif" w:cs="Serif"/>
          <w:lang w:eastAsia="es-ES"/>
        </w:rPr>
        <w:fldChar w:fldCharType="separate"/>
      </w:r>
      <w:r w:rsidR="008473A7" w:rsidRPr="008473A7">
        <w:rPr>
          <w:rFonts w:cs="Times New Roman"/>
          <w:szCs w:val="24"/>
        </w:rPr>
        <w:t>(</w:t>
      </w:r>
      <w:r w:rsidR="008473A7" w:rsidRPr="008473A7">
        <w:rPr>
          <w:rFonts w:cs="Times New Roman"/>
          <w:i/>
          <w:iCs/>
          <w:szCs w:val="24"/>
        </w:rPr>
        <w:t>ZenHub—Agile Project Management for GitHub</w:t>
      </w:r>
      <w:r w:rsidR="008473A7" w:rsidRPr="008473A7">
        <w:rPr>
          <w:rFonts w:cs="Times New Roman"/>
          <w:szCs w:val="24"/>
        </w:rPr>
        <w:t>, 2020)</w:t>
      </w:r>
      <w:r w:rsidR="00922454" w:rsidRPr="00FE70F7">
        <w:rPr>
          <w:rFonts w:eastAsia="Serif" w:cs="Serif"/>
          <w:lang w:eastAsia="es-ES"/>
        </w:rPr>
        <w:fldChar w:fldCharType="end"/>
      </w:r>
    </w:p>
    <w:p w14:paraId="238601FE" w14:textId="77777777" w:rsidR="006603C3" w:rsidRPr="00FE70F7" w:rsidRDefault="006603C3">
      <w:pPr>
        <w:rPr>
          <w:rFonts w:eastAsia="Serif" w:cs="Serif"/>
          <w:szCs w:val="24"/>
          <w:lang w:val="en-GB"/>
        </w:rPr>
      </w:pPr>
    </w:p>
    <w:p w14:paraId="09CA4E96" w14:textId="7F8E3785" w:rsidR="006603C3" w:rsidRPr="00FE70F7" w:rsidRDefault="002D3B7B">
      <w:pPr>
        <w:pStyle w:val="Ttulo2"/>
        <w:numPr>
          <w:ilvl w:val="1"/>
          <w:numId w:val="6"/>
        </w:numPr>
        <w:rPr>
          <w:sz w:val="24"/>
          <w:szCs w:val="24"/>
          <w:lang w:eastAsia="es-ES"/>
        </w:rPr>
      </w:pPr>
      <w:bookmarkStart w:id="29" w:name="_Toc32455381"/>
      <w:r w:rsidRPr="00FE70F7">
        <w:t>Zotero</w:t>
      </w:r>
      <w:bookmarkEnd w:id="29"/>
    </w:p>
    <w:p w14:paraId="77BDF56E" w14:textId="77777777" w:rsidR="006603C3" w:rsidRPr="00FE70F7" w:rsidRDefault="002D3B7B">
      <w:pPr>
        <w:pStyle w:val="Prrafodelista"/>
        <w:numPr>
          <w:ilvl w:val="0"/>
          <w:numId w:val="19"/>
        </w:numPr>
        <w:rPr>
          <w:b/>
          <w:bCs/>
          <w:szCs w:val="24"/>
          <w:lang w:eastAsia="es-ES"/>
        </w:rPr>
      </w:pPr>
      <w:r w:rsidRPr="00FE70F7">
        <w:rPr>
          <w:b/>
          <w:bCs/>
          <w:lang w:eastAsia="es-ES"/>
        </w:rPr>
        <w:t>Motivación:</w:t>
      </w:r>
      <w:r w:rsidRPr="00FE70F7">
        <w:rPr>
          <w:lang w:eastAsia="es-ES"/>
        </w:rPr>
        <w:t xml:space="preserve"> Herramienta </w:t>
      </w:r>
      <w:r w:rsidRPr="00FE70F7">
        <w:t>empleada en las asignaturas de gestión de proyectos del grado.</w:t>
      </w:r>
    </w:p>
    <w:p w14:paraId="422EC375" w14:textId="7704A864" w:rsidR="006603C3" w:rsidRPr="00FE70F7" w:rsidRDefault="002D3B7B">
      <w:pPr>
        <w:rPr>
          <w:u w:val="single"/>
          <w:lang w:val="en-GB" w:eastAsia="es-ES"/>
        </w:rPr>
      </w:pPr>
      <w:r w:rsidRPr="00FE70F7">
        <w:rPr>
          <w:lang w:eastAsia="es-ES"/>
        </w:rPr>
        <w:t>Zotero es un software de gestión de referencias que nos ayuda a recoger, organizar y citar referencias bibliográficas. De la misma forma se integra con el navegador usado y es multiplataforma pudiéndolo usar en Windows, Mac OS X, Linux.</w:t>
      </w:r>
      <w:r w:rsidR="00922454" w:rsidRPr="00FE70F7">
        <w:rPr>
          <w:lang w:eastAsia="es-ES"/>
        </w:rPr>
        <w:t xml:space="preserve"> </w:t>
      </w:r>
      <w:r w:rsidR="00922454" w:rsidRPr="00FE70F7">
        <w:rPr>
          <w:lang w:eastAsia="es-ES"/>
        </w:rPr>
        <w:fldChar w:fldCharType="begin"/>
      </w:r>
      <w:r w:rsidR="008473A7">
        <w:rPr>
          <w:lang w:eastAsia="es-ES"/>
        </w:rPr>
        <w:instrText xml:space="preserve"> ADDIN ZOTERO_ITEM CSL_CITATION {"citationID":"imUknFHB","properties":{"formattedCitation":"({\\i{}Zotero | Your personal research assistant}, 2020)","plainCitation":"(Zotero | Your personal research assistant, 2020)","noteIndex":0},"citationItems":[{"id":26,"uris":["http://zotero.org/users/6222520/items/KAYZ9WTT"],"uri":["http://zotero.org/users/6222520/items/KAYZ9WTT"],"itemData":{"id":26,"type":"webpage","title":"Zotero | Your personal research assistant","URL":"https://www.zotero.org/","issued":{"date-parts":[["2020",1]]}}}],"schema":"https://github.com/citation-style-language/schema/raw/master/csl-citation.json"} </w:instrText>
      </w:r>
      <w:r w:rsidR="00922454" w:rsidRPr="00FE70F7">
        <w:rPr>
          <w:lang w:eastAsia="es-ES"/>
        </w:rPr>
        <w:fldChar w:fldCharType="separate"/>
      </w:r>
      <w:r w:rsidR="008473A7" w:rsidRPr="008473A7">
        <w:rPr>
          <w:rFonts w:cs="Times New Roman"/>
          <w:szCs w:val="24"/>
        </w:rPr>
        <w:t>(</w:t>
      </w:r>
      <w:r w:rsidR="008473A7" w:rsidRPr="008473A7">
        <w:rPr>
          <w:rFonts w:cs="Times New Roman"/>
          <w:i/>
          <w:iCs/>
          <w:szCs w:val="24"/>
        </w:rPr>
        <w:t>Zotero | Your personal research assistant</w:t>
      </w:r>
      <w:r w:rsidR="008473A7" w:rsidRPr="008473A7">
        <w:rPr>
          <w:rFonts w:cs="Times New Roman"/>
          <w:szCs w:val="24"/>
        </w:rPr>
        <w:t>, 2020)</w:t>
      </w:r>
      <w:r w:rsidR="00922454" w:rsidRPr="00FE70F7">
        <w:rPr>
          <w:lang w:eastAsia="es-ES"/>
        </w:rPr>
        <w:fldChar w:fldCharType="end"/>
      </w:r>
    </w:p>
    <w:p w14:paraId="0F3CABC7" w14:textId="77777777" w:rsidR="006603C3" w:rsidRPr="00FE70F7" w:rsidRDefault="006603C3">
      <w:pPr>
        <w:rPr>
          <w:lang w:val="en-GB" w:eastAsia="es-ES"/>
        </w:rPr>
      </w:pPr>
    </w:p>
    <w:p w14:paraId="3E6FEFF7" w14:textId="77777777" w:rsidR="006603C3" w:rsidRPr="00FE70F7" w:rsidRDefault="002D3B7B">
      <w:pPr>
        <w:pStyle w:val="Prrafodelista"/>
        <w:numPr>
          <w:ilvl w:val="0"/>
          <w:numId w:val="18"/>
        </w:numPr>
        <w:rPr>
          <w:lang w:eastAsia="es-ES"/>
        </w:rPr>
      </w:pPr>
      <w:r w:rsidRPr="00FE70F7">
        <w:rPr>
          <w:b/>
          <w:bCs/>
          <w:lang w:eastAsia="es-ES"/>
        </w:rPr>
        <w:t>Alternativa:</w:t>
      </w:r>
      <w:r w:rsidRPr="00FE70F7">
        <w:rPr>
          <w:lang w:eastAsia="es-ES"/>
        </w:rPr>
        <w:t xml:space="preserve"> Trello</w:t>
      </w:r>
    </w:p>
    <w:p w14:paraId="48D35C20" w14:textId="69FB811A" w:rsidR="001877EF" w:rsidRDefault="34BFCE47" w:rsidP="34BFCE47">
      <w:pPr>
        <w:rPr>
          <w:lang w:eastAsia="es-ES"/>
        </w:rPr>
      </w:pPr>
      <w:r w:rsidRPr="00FE70F7">
        <w:rPr>
          <w:lang w:eastAsia="es-ES"/>
        </w:rPr>
        <w:t>Trello es otro software de administración de proyectos implementado sobre una interfaz web y con cliente para IOS y Android para organizar proyectos.</w:t>
      </w:r>
      <w:r w:rsidR="00922454" w:rsidRPr="00FE70F7">
        <w:rPr>
          <w:lang w:eastAsia="es-ES"/>
        </w:rPr>
        <w:t xml:space="preserve"> </w:t>
      </w:r>
      <w:r w:rsidR="00922454" w:rsidRPr="00FE70F7">
        <w:rPr>
          <w:lang w:eastAsia="es-ES"/>
        </w:rPr>
        <w:fldChar w:fldCharType="begin"/>
      </w:r>
      <w:r w:rsidR="008473A7">
        <w:rPr>
          <w:lang w:eastAsia="es-ES"/>
        </w:rPr>
        <w:instrText xml:space="preserve"> ADDIN ZOTERO_ITEM CSL_CITATION {"citationID":"pjuyEtMX","properties":{"formattedCitation":"(\\uc0\\u171{}Trello\\uc0\\u187{}, 2019)","plainCitation":"(</w:instrText>
      </w:r>
      <w:r w:rsidR="008473A7">
        <w:rPr>
          <w:rFonts w:hint="eastAsia"/>
          <w:lang w:eastAsia="es-ES"/>
        </w:rPr>
        <w:instrText>«</w:instrText>
      </w:r>
      <w:r w:rsidR="008473A7">
        <w:rPr>
          <w:lang w:eastAsia="es-ES"/>
        </w:rPr>
        <w:instrText>Trello</w:instrText>
      </w:r>
      <w:r w:rsidR="008473A7">
        <w:rPr>
          <w:rFonts w:hint="eastAsia"/>
          <w:lang w:eastAsia="es-ES"/>
        </w:rPr>
        <w:instrText>»</w:instrText>
      </w:r>
      <w:r w:rsidR="008473A7">
        <w:rPr>
          <w:lang w:eastAsia="es-ES"/>
        </w:rPr>
        <w:instrText>, 2019)","noteIndex":0},"citationItems":[{"id":28,"uris":["http://zotero.org/users/6222520/items/LDXGZVP5"],"uri":["http://zotero.org/users/6222520/items/LDXGZVP5"],"itemData":{"id":28,"type":"entry-encyclopedia","abstract":"Trello es un software de administraci</w:instrText>
      </w:r>
      <w:r w:rsidR="008473A7">
        <w:rPr>
          <w:rFonts w:hint="eastAsia"/>
          <w:lang w:eastAsia="es-ES"/>
        </w:rPr>
        <w:instrText>ó</w:instrText>
      </w:r>
      <w:r w:rsidR="008473A7">
        <w:rPr>
          <w:lang w:eastAsia="es-ES"/>
        </w:rPr>
        <w:instrText xml:space="preserve">n de proyectos con interfaz web y con cliente para iOS y android para organizar proyectos[1]​.","container-title":"Wikipedia, la enciclopedia libre","language":"es","note":"Page Version ID: 121097153","source":"Wikipedia","title":"Trello","URL":"https://es.wikipedia.org/w/index.php?title=Trello&amp;oldid=121097153","issued":{"date-parts":[["2019",11,5]]}}}],"schema":"https://github.com/citation-style-language/schema/raw/master/csl-citation.json"} </w:instrText>
      </w:r>
      <w:r w:rsidR="00922454" w:rsidRPr="00FE70F7">
        <w:rPr>
          <w:lang w:eastAsia="es-ES"/>
        </w:rPr>
        <w:fldChar w:fldCharType="separate"/>
      </w:r>
      <w:r w:rsidR="006E6B66" w:rsidRPr="006E6B66">
        <w:rPr>
          <w:rFonts w:cs="Times New Roman"/>
          <w:szCs w:val="24"/>
        </w:rPr>
        <w:t>(«Trello», 2019)</w:t>
      </w:r>
      <w:r w:rsidR="00922454" w:rsidRPr="00FE70F7">
        <w:rPr>
          <w:lang w:eastAsia="es-ES"/>
        </w:rPr>
        <w:fldChar w:fldCharType="end"/>
      </w:r>
      <w:r w:rsidRPr="00FE70F7">
        <w:rPr>
          <w:lang w:eastAsia="es-ES"/>
        </w:rPr>
        <w:t xml:space="preserve"> </w:t>
      </w:r>
    </w:p>
    <w:p w14:paraId="40E0AED0" w14:textId="00940012" w:rsidR="006603C3" w:rsidRPr="00FE70F7" w:rsidRDefault="34BFCE47" w:rsidP="34BFCE47">
      <w:pPr>
        <w:rPr>
          <w:lang w:eastAsia="es-ES"/>
        </w:rPr>
      </w:pPr>
      <w:r w:rsidRPr="00FE70F7">
        <w:rPr>
          <w:lang w:eastAsia="es-ES"/>
        </w:rPr>
        <w:t xml:space="preserve">Dentro de este dispone de un tablero sobre el que implementar la metodología Scrum, pero a diferencia de </w:t>
      </w:r>
      <w:proofErr w:type="spellStart"/>
      <w:r w:rsidRPr="00FE70F7">
        <w:rPr>
          <w:lang w:eastAsia="es-ES"/>
        </w:rPr>
        <w:t>ZenHub</w:t>
      </w:r>
      <w:proofErr w:type="spellEnd"/>
      <w:r w:rsidRPr="00FE70F7">
        <w:rPr>
          <w:lang w:eastAsia="es-ES"/>
        </w:rPr>
        <w:t xml:space="preserve"> no se integra con GitHub ni muestra estadísticas o gráficos.</w:t>
      </w:r>
    </w:p>
    <w:p w14:paraId="07E4AB54" w14:textId="0575E08D" w:rsidR="34BFCE47" w:rsidRPr="00FE70F7" w:rsidRDefault="34BFCE47" w:rsidP="34BFCE47">
      <w:pPr>
        <w:rPr>
          <w:lang w:eastAsia="es-ES"/>
        </w:rPr>
      </w:pPr>
    </w:p>
    <w:p w14:paraId="5DC69DF9" w14:textId="6B0542C7" w:rsidR="006603C3" w:rsidRPr="00FE70F7" w:rsidRDefault="002D3B7B">
      <w:pPr>
        <w:pStyle w:val="Ttulo2"/>
        <w:numPr>
          <w:ilvl w:val="1"/>
          <w:numId w:val="6"/>
        </w:numPr>
        <w:rPr>
          <w:lang w:eastAsia="es-ES"/>
        </w:rPr>
      </w:pPr>
      <w:bookmarkStart w:id="30" w:name="_Toc32455382"/>
      <w:proofErr w:type="spellStart"/>
      <w:r w:rsidRPr="00FE70F7">
        <w:t>Pencil</w:t>
      </w:r>
      <w:proofErr w:type="spellEnd"/>
      <w:r w:rsidRPr="00FE70F7">
        <w:t xml:space="preserve"> Proyect</w:t>
      </w:r>
      <w:bookmarkEnd w:id="30"/>
    </w:p>
    <w:p w14:paraId="2E26A31B" w14:textId="77777777" w:rsidR="006603C3" w:rsidRPr="00FE70F7" w:rsidRDefault="002D3B7B">
      <w:pPr>
        <w:pStyle w:val="Prrafodelista"/>
        <w:numPr>
          <w:ilvl w:val="0"/>
          <w:numId w:val="18"/>
        </w:numPr>
        <w:rPr>
          <w:lang w:eastAsia="es-ES"/>
        </w:rPr>
      </w:pPr>
      <w:r w:rsidRPr="00FE70F7">
        <w:rPr>
          <w:b/>
          <w:bCs/>
          <w:lang w:eastAsia="es-ES"/>
        </w:rPr>
        <w:t xml:space="preserve">Motivación: </w:t>
      </w:r>
      <w:r w:rsidRPr="00FE70F7">
        <w:rPr>
          <w:lang w:eastAsia="es-ES"/>
        </w:rPr>
        <w:t>Herramienta empleada en la asignatura Interacción Hombre Máquina.</w:t>
      </w:r>
    </w:p>
    <w:p w14:paraId="69296ECD" w14:textId="3FADF470" w:rsidR="006603C3" w:rsidRPr="00FE70F7" w:rsidRDefault="002D3B7B">
      <w:pPr>
        <w:rPr>
          <w:lang w:eastAsia="es-ES"/>
        </w:rPr>
      </w:pPr>
      <w:proofErr w:type="spellStart"/>
      <w:r w:rsidRPr="00FE70F7">
        <w:rPr>
          <w:lang w:eastAsia="es-ES"/>
        </w:rPr>
        <w:lastRenderedPageBreak/>
        <w:t>Pencil</w:t>
      </w:r>
      <w:proofErr w:type="spellEnd"/>
      <w:r w:rsidRPr="00FE70F7">
        <w:rPr>
          <w:lang w:eastAsia="es-ES"/>
        </w:rPr>
        <w:t xml:space="preserve"> es una aplicación open-</w:t>
      </w:r>
      <w:proofErr w:type="spellStart"/>
      <w:r w:rsidRPr="00FE70F7">
        <w:rPr>
          <w:lang w:eastAsia="es-ES"/>
        </w:rPr>
        <w:t>source</w:t>
      </w:r>
      <w:proofErr w:type="spellEnd"/>
      <w:r w:rsidRPr="00FE70F7">
        <w:rPr>
          <w:lang w:eastAsia="es-ES"/>
        </w:rPr>
        <w:t xml:space="preserve"> disponible en Windows, Linux, Mac-Os que nos permite crear prototipos de una forma fácil y rápida. </w:t>
      </w:r>
      <w:r w:rsidR="00922454" w:rsidRPr="00FE70F7">
        <w:rPr>
          <w:lang w:eastAsia="es-ES"/>
        </w:rPr>
        <w:fldChar w:fldCharType="begin"/>
      </w:r>
      <w:r w:rsidR="008473A7">
        <w:rPr>
          <w:lang w:eastAsia="es-ES"/>
        </w:rPr>
        <w:instrText xml:space="preserve"> ADDIN ZOTERO_ITEM CSL_CITATION {"citationID":"npolKeDL","properties":{"formattedCitation":"({\\i{}Home\\uc0\\u8212{}Pencil Project}, 2020)","plainCitation":"(Home</w:instrText>
      </w:r>
      <w:r w:rsidR="008473A7">
        <w:rPr>
          <w:rFonts w:hint="eastAsia"/>
          <w:lang w:eastAsia="es-ES"/>
        </w:rPr>
        <w:instrText>—</w:instrText>
      </w:r>
      <w:r w:rsidR="008473A7">
        <w:rPr>
          <w:lang w:eastAsia="es-ES"/>
        </w:rPr>
        <w:instrText xml:space="preserve">Pencil Project, 2020)","noteIndex":0},"citationItems":[{"id":30,"uris":["http://zotero.org/users/6222520/items/PQYBYLPH"],"uri":["http://zotero.org/users/6222520/items/PQYBYLPH"],"itemData":{"id":30,"type":"webpage","title":"Home - Pencil Project","URL":"https://pencil.evolus.vn/","issued":{"date-parts":[["2020",1]]}}}],"schema":"https://github.com/citation-style-language/schema/raw/master/csl-citation.json"} </w:instrText>
      </w:r>
      <w:r w:rsidR="00922454" w:rsidRPr="00FE70F7">
        <w:rPr>
          <w:lang w:eastAsia="es-ES"/>
        </w:rPr>
        <w:fldChar w:fldCharType="separate"/>
      </w:r>
      <w:r w:rsidR="008473A7" w:rsidRPr="008473A7">
        <w:rPr>
          <w:rFonts w:cs="Times New Roman"/>
          <w:szCs w:val="24"/>
        </w:rPr>
        <w:t>(</w:t>
      </w:r>
      <w:r w:rsidR="008473A7" w:rsidRPr="008473A7">
        <w:rPr>
          <w:rFonts w:cs="Times New Roman"/>
          <w:i/>
          <w:iCs/>
          <w:szCs w:val="24"/>
        </w:rPr>
        <w:t>Home—Pencil Project</w:t>
      </w:r>
      <w:r w:rsidR="008473A7" w:rsidRPr="008473A7">
        <w:rPr>
          <w:rFonts w:cs="Times New Roman"/>
          <w:szCs w:val="24"/>
        </w:rPr>
        <w:t>, 2020)</w:t>
      </w:r>
      <w:r w:rsidR="00922454" w:rsidRPr="00FE70F7">
        <w:rPr>
          <w:lang w:eastAsia="es-ES"/>
        </w:rPr>
        <w:fldChar w:fldCharType="end"/>
      </w:r>
    </w:p>
    <w:p w14:paraId="5B08B5D1" w14:textId="77777777" w:rsidR="006603C3" w:rsidRPr="00FE70F7" w:rsidRDefault="006603C3">
      <w:pPr>
        <w:rPr>
          <w:lang w:eastAsia="es-ES"/>
        </w:rPr>
      </w:pPr>
    </w:p>
    <w:p w14:paraId="13AE7A3B" w14:textId="77777777" w:rsidR="006603C3" w:rsidRPr="00FE70F7" w:rsidRDefault="002D3B7B">
      <w:pPr>
        <w:pStyle w:val="Prrafodelista"/>
        <w:numPr>
          <w:ilvl w:val="0"/>
          <w:numId w:val="18"/>
        </w:numPr>
        <w:rPr>
          <w:lang w:eastAsia="es-ES"/>
        </w:rPr>
      </w:pPr>
      <w:r w:rsidRPr="00FE70F7">
        <w:rPr>
          <w:b/>
          <w:bCs/>
          <w:lang w:eastAsia="es-ES"/>
        </w:rPr>
        <w:t xml:space="preserve">Alternativa: </w:t>
      </w:r>
      <w:r w:rsidRPr="00FE70F7">
        <w:t>Sketch</w:t>
      </w:r>
    </w:p>
    <w:p w14:paraId="17DA61C9" w14:textId="59F6E9A7" w:rsidR="006603C3" w:rsidRPr="00FE70F7" w:rsidRDefault="34BFCE47" w:rsidP="34BFCE47">
      <w:pPr>
        <w:spacing w:beforeAutospacing="1" w:after="0" w:line="240" w:lineRule="auto"/>
        <w:rPr>
          <w:lang w:val="en-GB" w:eastAsia="es-ES"/>
        </w:rPr>
      </w:pPr>
      <w:r w:rsidRPr="00FE70F7">
        <w:rPr>
          <w:lang w:eastAsia="es-ES"/>
        </w:rPr>
        <w:t xml:space="preserve">Sketch es una herramienta de diseño y prototipado especializado en creación de páginas web. Aunque es en </w:t>
      </w:r>
      <w:r w:rsidR="002D3B7B" w:rsidRPr="00FE70F7">
        <w:rPr>
          <w:lang w:eastAsia="es-ES"/>
        </w:rPr>
        <w:t>líneas</w:t>
      </w:r>
      <w:r w:rsidRPr="00FE70F7">
        <w:rPr>
          <w:lang w:eastAsia="es-ES"/>
        </w:rPr>
        <w:t xml:space="preserve"> generales más potente que </w:t>
      </w:r>
      <w:proofErr w:type="spellStart"/>
      <w:r w:rsidRPr="00FE70F7">
        <w:rPr>
          <w:lang w:eastAsia="es-ES"/>
        </w:rPr>
        <w:t>Pencil</w:t>
      </w:r>
      <w:proofErr w:type="spellEnd"/>
      <w:r w:rsidRPr="00FE70F7">
        <w:rPr>
          <w:lang w:eastAsia="es-ES"/>
        </w:rPr>
        <w:t xml:space="preserve"> es una plataforma de pago y solo disponible en Mac.</w:t>
      </w:r>
      <w:r w:rsidR="00922454" w:rsidRPr="00FE70F7">
        <w:rPr>
          <w:lang w:eastAsia="es-ES"/>
        </w:rPr>
        <w:t xml:space="preserve"> </w:t>
      </w:r>
      <w:r w:rsidR="00922454" w:rsidRPr="00FE70F7">
        <w:rPr>
          <w:lang w:eastAsia="es-ES"/>
        </w:rPr>
        <w:fldChar w:fldCharType="begin"/>
      </w:r>
      <w:r w:rsidR="008473A7">
        <w:rPr>
          <w:lang w:eastAsia="es-ES"/>
        </w:rPr>
        <w:instrText xml:space="preserve"> ADDIN ZOTERO_ITEM CSL_CITATION {"citationID":"R3C4oVwm","properties":{"formattedCitation":"({\\i{}Sketch\\uc0\\u8212{}The digital design toolkit}, 2020)","plainCitation":"(Sketch</w:instrText>
      </w:r>
      <w:r w:rsidR="008473A7">
        <w:rPr>
          <w:rFonts w:hint="eastAsia"/>
          <w:lang w:eastAsia="es-ES"/>
        </w:rPr>
        <w:instrText>—</w:instrText>
      </w:r>
      <w:r w:rsidR="008473A7">
        <w:rPr>
          <w:lang w:eastAsia="es-ES"/>
        </w:rPr>
        <w:instrText xml:space="preserve">The digital design toolkit, 2020)","noteIndex":0},"citationItems":[{"id":32,"uris":["http://zotero.org/users/6222520/items/TQ3QQRYU"],"uri":["http://zotero.org/users/6222520/items/TQ3QQRYU"],"itemData":{"id":32,"type":"webpage","title":"Sketch - The digital design toolkit","URL":"https://www.sketch.com/","issued":{"date-parts":[["2020",1]]}}}],"schema":"https://github.com/citation-style-language/schema/raw/master/csl-citation.json"} </w:instrText>
      </w:r>
      <w:r w:rsidR="00922454" w:rsidRPr="00FE70F7">
        <w:rPr>
          <w:lang w:eastAsia="es-ES"/>
        </w:rPr>
        <w:fldChar w:fldCharType="separate"/>
      </w:r>
      <w:r w:rsidR="008473A7" w:rsidRPr="008473A7">
        <w:rPr>
          <w:rFonts w:cs="Times New Roman"/>
          <w:szCs w:val="24"/>
        </w:rPr>
        <w:t>(</w:t>
      </w:r>
      <w:r w:rsidR="008473A7" w:rsidRPr="008473A7">
        <w:rPr>
          <w:rFonts w:cs="Times New Roman"/>
          <w:i/>
          <w:iCs/>
          <w:szCs w:val="24"/>
        </w:rPr>
        <w:t>Sketch—The digital design toolkit</w:t>
      </w:r>
      <w:r w:rsidR="008473A7" w:rsidRPr="008473A7">
        <w:rPr>
          <w:rFonts w:cs="Times New Roman"/>
          <w:szCs w:val="24"/>
        </w:rPr>
        <w:t>, 2020)</w:t>
      </w:r>
      <w:r w:rsidR="00922454" w:rsidRPr="00FE70F7">
        <w:rPr>
          <w:lang w:eastAsia="es-ES"/>
        </w:rPr>
        <w:fldChar w:fldCharType="end"/>
      </w:r>
      <w:r w:rsidRPr="00FE70F7">
        <w:rPr>
          <w:lang w:val="en-GB" w:eastAsia="es-ES"/>
        </w:rPr>
        <w:t xml:space="preserve"> </w:t>
      </w:r>
    </w:p>
    <w:p w14:paraId="73694420" w14:textId="0C359304" w:rsidR="34BFCE47" w:rsidRPr="00FE70F7" w:rsidRDefault="34BFCE47" w:rsidP="34BFCE47">
      <w:pPr>
        <w:spacing w:beforeAutospacing="1" w:after="0" w:line="240" w:lineRule="auto"/>
        <w:rPr>
          <w:lang w:val="en-GB" w:eastAsia="es-ES"/>
        </w:rPr>
      </w:pPr>
    </w:p>
    <w:p w14:paraId="69AC3A04" w14:textId="31B8F37F" w:rsidR="34BFCE47" w:rsidRPr="00FE70F7" w:rsidRDefault="34BFCE47" w:rsidP="34BFCE47">
      <w:pPr>
        <w:pStyle w:val="Ttulo2"/>
        <w:numPr>
          <w:ilvl w:val="1"/>
          <w:numId w:val="6"/>
        </w:numPr>
        <w:spacing w:before="0" w:after="120"/>
      </w:pPr>
      <w:bookmarkStart w:id="31" w:name="_Toc32455383"/>
      <w:r w:rsidRPr="00FE70F7">
        <w:t>Symfony</w:t>
      </w:r>
      <w:bookmarkEnd w:id="31"/>
    </w:p>
    <w:p w14:paraId="664E963E" w14:textId="0F03939D" w:rsidR="006603C3" w:rsidRPr="00FE70F7" w:rsidRDefault="08FC5418" w:rsidP="08FC5418">
      <w:pPr>
        <w:pStyle w:val="Prrafodelista"/>
        <w:numPr>
          <w:ilvl w:val="0"/>
          <w:numId w:val="20"/>
        </w:numPr>
        <w:rPr>
          <w:lang w:eastAsia="es-ES"/>
        </w:rPr>
      </w:pPr>
      <w:r w:rsidRPr="00FE70F7">
        <w:rPr>
          <w:b/>
          <w:bCs/>
          <w:lang w:eastAsia="es-ES"/>
        </w:rPr>
        <w:t xml:space="preserve">Motivación: </w:t>
      </w:r>
      <w:r w:rsidRPr="00FE70F7">
        <w:rPr>
          <w:lang w:eastAsia="es-ES"/>
        </w:rPr>
        <w:t>Framework de desarrollo web empleado durante las prácticas en empresa.</w:t>
      </w:r>
    </w:p>
    <w:p w14:paraId="6B175B1D" w14:textId="6B42A711" w:rsidR="006603C3" w:rsidRPr="00FE70F7" w:rsidRDefault="34BFCE47" w:rsidP="08FC5418">
      <w:pPr>
        <w:rPr>
          <w:lang w:val="en-GB"/>
        </w:rPr>
      </w:pPr>
      <w:r w:rsidRPr="00FE70F7">
        <w:rPr>
          <w:lang w:eastAsia="es-ES"/>
        </w:rPr>
        <w:t xml:space="preserve">Symfony es un Framework implementado sobre PHP con un gran número de herramientas y </w:t>
      </w:r>
      <w:r w:rsidR="002D3B7B" w:rsidRPr="00FE70F7">
        <w:rPr>
          <w:lang w:eastAsia="es-ES"/>
        </w:rPr>
        <w:t>módulos</w:t>
      </w:r>
      <w:r w:rsidRPr="00FE70F7">
        <w:rPr>
          <w:lang w:eastAsia="es-ES"/>
        </w:rPr>
        <w:t xml:space="preserve"> que permite realizar aplicaciones de gran escala con relativa facilidad</w:t>
      </w:r>
      <w:r w:rsidR="002D3B7B" w:rsidRPr="00FE70F7">
        <w:rPr>
          <w:lang w:eastAsia="es-ES"/>
        </w:rPr>
        <w:t xml:space="preserve">. De forma adicional, para mostrar los ficheros </w:t>
      </w:r>
      <w:proofErr w:type="spellStart"/>
      <w:r w:rsidR="002D3B7B" w:rsidRPr="00FE70F7">
        <w:rPr>
          <w:lang w:eastAsia="es-ES"/>
        </w:rPr>
        <w:t>html</w:t>
      </w:r>
      <w:proofErr w:type="spellEnd"/>
      <w:r w:rsidR="002D3B7B" w:rsidRPr="00FE70F7">
        <w:rPr>
          <w:lang w:eastAsia="es-ES"/>
        </w:rPr>
        <w:t xml:space="preserve">, se emplea un motor de plantilla para PHP denominado </w:t>
      </w:r>
      <w:proofErr w:type="spellStart"/>
      <w:r w:rsidR="006303A4">
        <w:rPr>
          <w:lang w:eastAsia="es-ES"/>
        </w:rPr>
        <w:t>T</w:t>
      </w:r>
      <w:r w:rsidR="002D3B7B" w:rsidRPr="00FE70F7">
        <w:rPr>
          <w:lang w:eastAsia="es-ES"/>
        </w:rPr>
        <w:t>wig</w:t>
      </w:r>
      <w:proofErr w:type="spellEnd"/>
      <w:r w:rsidR="002D3B7B" w:rsidRPr="00FE70F7">
        <w:rPr>
          <w:lang w:eastAsia="es-ES"/>
        </w:rPr>
        <w:t>.</w:t>
      </w:r>
      <w:r w:rsidR="00922454" w:rsidRPr="00FE70F7">
        <w:rPr>
          <w:lang w:eastAsia="es-ES"/>
        </w:rPr>
        <w:t xml:space="preserve"> </w:t>
      </w:r>
      <w:r w:rsidR="00922454" w:rsidRPr="00FE70F7">
        <w:rPr>
          <w:lang w:eastAsia="es-ES"/>
        </w:rPr>
        <w:fldChar w:fldCharType="begin"/>
      </w:r>
      <w:r w:rsidR="008473A7">
        <w:rPr>
          <w:lang w:eastAsia="es-ES"/>
        </w:rPr>
        <w:instrText xml:space="preserve"> ADDIN ZOTERO_ITEM CSL_CITATION {"citationID":"9VMeSIrb","properties":{"formattedCitation":"({\\i{}Symfony, High Performance PHP Framework for Web Development}, 2020)","plainCitation":"(Symfony, High Performance PHP Framework for Web Development, 2020)","noteIndex":0},"citationItems":[{"id":34,"uris":["http://zotero.org/users/6222520/items/XTJTVPK2"],"uri":["http://zotero.org/users/6222520/items/XTJTVPK2"],"itemData":{"id":34,"type":"webpage","abstract":"Symfony is a set of reusable PHP components and a PHP framework to build web applications, APIs, microservices and web services.","language":"en","title":"Symfony, High Performance PHP Framework for Web Development","URL":"https://symfony.com/","issued":{"date-parts":[["2020",1]]}}}],"schema":"https://github.com/citation-style-language/schema/raw/master/csl-citation.json"} </w:instrText>
      </w:r>
      <w:r w:rsidR="00922454" w:rsidRPr="00FE70F7">
        <w:rPr>
          <w:lang w:eastAsia="es-ES"/>
        </w:rPr>
        <w:fldChar w:fldCharType="separate"/>
      </w:r>
      <w:r w:rsidR="008473A7" w:rsidRPr="008473A7">
        <w:rPr>
          <w:rFonts w:cs="Times New Roman"/>
          <w:szCs w:val="24"/>
        </w:rPr>
        <w:t>(</w:t>
      </w:r>
      <w:r w:rsidR="008473A7" w:rsidRPr="008473A7">
        <w:rPr>
          <w:rFonts w:cs="Times New Roman"/>
          <w:i/>
          <w:iCs/>
          <w:szCs w:val="24"/>
        </w:rPr>
        <w:t>Symfony, High Performance PHP Framework for Web Development</w:t>
      </w:r>
      <w:r w:rsidR="008473A7" w:rsidRPr="008473A7">
        <w:rPr>
          <w:rFonts w:cs="Times New Roman"/>
          <w:szCs w:val="24"/>
        </w:rPr>
        <w:t>, 2020)</w:t>
      </w:r>
      <w:r w:rsidR="00922454" w:rsidRPr="00FE70F7">
        <w:rPr>
          <w:lang w:eastAsia="es-ES"/>
        </w:rPr>
        <w:fldChar w:fldCharType="end"/>
      </w:r>
    </w:p>
    <w:p w14:paraId="186D7F58" w14:textId="342D1289" w:rsidR="006603C3" w:rsidRPr="00FE70F7" w:rsidRDefault="08FC5418" w:rsidP="08FC5418">
      <w:pPr>
        <w:pStyle w:val="Prrafodelista"/>
        <w:numPr>
          <w:ilvl w:val="0"/>
          <w:numId w:val="18"/>
        </w:numPr>
      </w:pPr>
      <w:r w:rsidRPr="00FE70F7">
        <w:rPr>
          <w:b/>
          <w:bCs/>
          <w:lang w:eastAsia="es-ES"/>
        </w:rPr>
        <w:t xml:space="preserve">Alternativa: </w:t>
      </w:r>
      <w:r w:rsidRPr="00FE70F7">
        <w:t>Django</w:t>
      </w:r>
    </w:p>
    <w:p w14:paraId="51AC88D5" w14:textId="2B574FB9" w:rsidR="006603C3" w:rsidRPr="006303A4" w:rsidRDefault="34BFCE47" w:rsidP="34BFCE47">
      <w:pPr>
        <w:rPr>
          <w:u w:val="single"/>
          <w:lang w:val="en-GB"/>
        </w:rPr>
      </w:pPr>
      <w:r w:rsidRPr="00FE70F7">
        <w:t xml:space="preserve">Django es un Framework escrito en </w:t>
      </w:r>
      <w:proofErr w:type="spellStart"/>
      <w:r w:rsidRPr="00FE70F7">
        <w:t>python</w:t>
      </w:r>
      <w:proofErr w:type="spellEnd"/>
      <w:r w:rsidRPr="00FE70F7">
        <w:t xml:space="preserve"> también es un gran competidor de </w:t>
      </w:r>
      <w:proofErr w:type="spellStart"/>
      <w:r w:rsidRPr="00FE70F7">
        <w:t>python</w:t>
      </w:r>
      <w:proofErr w:type="spellEnd"/>
      <w:r w:rsidRPr="00FE70F7">
        <w:t xml:space="preserve">, pero dado la familiaridad que tengo con PHP y la gran documentación por parte de Symfony </w:t>
      </w:r>
      <w:r w:rsidR="005F1CF8">
        <w:t>se ha</w:t>
      </w:r>
      <w:r w:rsidRPr="00FE70F7">
        <w:t xml:space="preserve"> decidido por este.</w:t>
      </w:r>
      <w:r w:rsidR="002D3B7B" w:rsidRPr="00FE70F7">
        <w:t xml:space="preserve"> </w:t>
      </w:r>
      <w:proofErr w:type="spellStart"/>
      <w:r w:rsidR="006303A4" w:rsidRPr="00FE70F7">
        <w:rPr>
          <w:lang w:val="en-GB"/>
        </w:rPr>
        <w:t>Tambi</w:t>
      </w:r>
      <w:r w:rsidR="006303A4">
        <w:rPr>
          <w:lang w:val="en-GB"/>
        </w:rPr>
        <w:t>é</w:t>
      </w:r>
      <w:r w:rsidR="006303A4" w:rsidRPr="00FE70F7">
        <w:rPr>
          <w:lang w:val="en-GB"/>
        </w:rPr>
        <w:t>n</w:t>
      </w:r>
      <w:proofErr w:type="spellEnd"/>
      <w:r w:rsidR="0033550F" w:rsidRPr="00FE70F7">
        <w:rPr>
          <w:lang w:val="en-GB"/>
        </w:rPr>
        <w:t xml:space="preserve"> </w:t>
      </w:r>
      <w:proofErr w:type="spellStart"/>
      <w:r w:rsidR="0033550F" w:rsidRPr="00FE70F7">
        <w:rPr>
          <w:lang w:val="en-GB"/>
        </w:rPr>
        <w:t>emplea</w:t>
      </w:r>
      <w:proofErr w:type="spellEnd"/>
      <w:r w:rsidR="0033550F" w:rsidRPr="00FE70F7">
        <w:rPr>
          <w:lang w:val="en-GB"/>
        </w:rPr>
        <w:t xml:space="preserve"> el </w:t>
      </w:r>
      <w:proofErr w:type="spellStart"/>
      <w:r w:rsidR="0033550F" w:rsidRPr="00FE70F7">
        <w:rPr>
          <w:lang w:val="en-GB"/>
        </w:rPr>
        <w:t>mismo</w:t>
      </w:r>
      <w:proofErr w:type="spellEnd"/>
      <w:r w:rsidR="0033550F" w:rsidRPr="00FE70F7">
        <w:rPr>
          <w:lang w:val="en-GB"/>
        </w:rPr>
        <w:t xml:space="preserve"> motor de </w:t>
      </w:r>
      <w:proofErr w:type="spellStart"/>
      <w:r w:rsidR="0033550F" w:rsidRPr="00FE70F7">
        <w:rPr>
          <w:lang w:val="en-GB"/>
        </w:rPr>
        <w:t>plantilla</w:t>
      </w:r>
      <w:proofErr w:type="spellEnd"/>
      <w:r w:rsidR="0033550F" w:rsidRPr="00FE70F7">
        <w:rPr>
          <w:lang w:val="en-GB"/>
        </w:rPr>
        <w:t xml:space="preserve">, </w:t>
      </w:r>
      <w:r w:rsidR="006303A4">
        <w:rPr>
          <w:lang w:val="en-GB"/>
        </w:rPr>
        <w:t>T</w:t>
      </w:r>
      <w:r w:rsidR="0033550F" w:rsidRPr="00FE70F7">
        <w:rPr>
          <w:lang w:val="en-GB"/>
        </w:rPr>
        <w:t>wig.</w:t>
      </w:r>
      <w:r w:rsidR="00922454" w:rsidRPr="00FE70F7">
        <w:rPr>
          <w:lang w:val="en-GB"/>
        </w:rPr>
        <w:t xml:space="preserve"> </w:t>
      </w:r>
      <w:r w:rsidR="00922454" w:rsidRPr="00FE70F7">
        <w:fldChar w:fldCharType="begin"/>
      </w:r>
      <w:r w:rsidR="008473A7">
        <w:rPr>
          <w:lang w:val="en-GB"/>
        </w:rPr>
        <w:instrText xml:space="preserve"> ADDIN ZOTERO_ITEM CSL_CITATION {"citationID":"iBqlGuo2","properties":{"formattedCitation":"({\\i{}The Web framework for perfectionists with deadlines | Django}, 2020)","plainCitation":"(The Web framework for perfectionists with deadlines | Django, 2020)","noteIndex":0},"citationItems":[{"id":36,"uris":["http://zotero.org/users/6222520/items/QPTFG53G"],"uri":["http://zotero.org/users/6222520/items/QPTFG53G"],"itemData":{"id":36,"type":"webpage","title":"The Web framework for perfectionists with deadlines | Django","URL":"https://www.djangoproject.com/","issued":{"date-parts":[["2020",1]]}}}],"schema":"https://github.com/citation-style-language/schema/raw/master/csl-citation.json"} </w:instrText>
      </w:r>
      <w:r w:rsidR="00922454" w:rsidRPr="00FE70F7">
        <w:fldChar w:fldCharType="separate"/>
      </w:r>
      <w:r w:rsidR="008473A7" w:rsidRPr="008473A7">
        <w:rPr>
          <w:rFonts w:cs="Times New Roman"/>
          <w:szCs w:val="24"/>
        </w:rPr>
        <w:t>(</w:t>
      </w:r>
      <w:r w:rsidR="008473A7" w:rsidRPr="008473A7">
        <w:rPr>
          <w:rFonts w:cs="Times New Roman"/>
          <w:i/>
          <w:iCs/>
          <w:szCs w:val="24"/>
        </w:rPr>
        <w:t>The Web framework for perfectionists with deadlines | Django</w:t>
      </w:r>
      <w:r w:rsidR="008473A7" w:rsidRPr="008473A7">
        <w:rPr>
          <w:rFonts w:cs="Times New Roman"/>
          <w:szCs w:val="24"/>
        </w:rPr>
        <w:t>, 2020)</w:t>
      </w:r>
      <w:r w:rsidR="00922454" w:rsidRPr="00FE70F7">
        <w:fldChar w:fldCharType="end"/>
      </w:r>
    </w:p>
    <w:p w14:paraId="5456FBA1" w14:textId="15DBAE82" w:rsidR="34BFCE47" w:rsidRPr="006E6B66" w:rsidRDefault="34BFCE47" w:rsidP="34BFCE47">
      <w:pPr>
        <w:spacing w:beforeAutospacing="1" w:after="0" w:line="240" w:lineRule="auto"/>
        <w:rPr>
          <w:lang w:val="en-GB" w:eastAsia="es-ES"/>
        </w:rPr>
      </w:pPr>
    </w:p>
    <w:p w14:paraId="572804D8" w14:textId="030D4A3D" w:rsidR="34BFCE47" w:rsidRPr="00FE70F7" w:rsidRDefault="34BFCE47" w:rsidP="34BFCE47">
      <w:pPr>
        <w:pStyle w:val="Ttulo2"/>
        <w:numPr>
          <w:ilvl w:val="1"/>
          <w:numId w:val="6"/>
        </w:numPr>
        <w:spacing w:before="0" w:after="120"/>
        <w:rPr>
          <w:bCs/>
        </w:rPr>
      </w:pPr>
      <w:bookmarkStart w:id="32" w:name="_Hlk31468675"/>
      <w:bookmarkStart w:id="33" w:name="_Toc32455384"/>
      <w:r w:rsidRPr="00FE70F7">
        <w:t>Postman</w:t>
      </w:r>
      <w:bookmarkEnd w:id="33"/>
    </w:p>
    <w:p w14:paraId="5419FC33" w14:textId="2005C50E" w:rsidR="34BFCE47" w:rsidRPr="00FE70F7" w:rsidRDefault="34BFCE47" w:rsidP="34BFCE47">
      <w:pPr>
        <w:pStyle w:val="Prrafodelista"/>
        <w:numPr>
          <w:ilvl w:val="0"/>
          <w:numId w:val="20"/>
        </w:numPr>
        <w:rPr>
          <w:lang w:eastAsia="es-ES"/>
        </w:rPr>
      </w:pPr>
      <w:r w:rsidRPr="00FE70F7">
        <w:rPr>
          <w:b/>
          <w:bCs/>
          <w:lang w:eastAsia="es-ES"/>
        </w:rPr>
        <w:t xml:space="preserve">Motivación: </w:t>
      </w:r>
      <w:r w:rsidRPr="00FE70F7">
        <w:rPr>
          <w:lang w:eastAsia="es-ES"/>
        </w:rPr>
        <w:t xml:space="preserve">Aplicación </w:t>
      </w:r>
      <w:bookmarkEnd w:id="32"/>
      <w:r w:rsidRPr="00FE70F7">
        <w:rPr>
          <w:lang w:eastAsia="es-ES"/>
        </w:rPr>
        <w:t>utilizada para comprobar las peticiones http realizadas a la API BBVA.</w:t>
      </w:r>
    </w:p>
    <w:p w14:paraId="1DCF7417" w14:textId="2055410A" w:rsidR="34BFCE47" w:rsidRPr="00FE70F7" w:rsidRDefault="34BFCE47" w:rsidP="34BFCE47">
      <w:pPr>
        <w:rPr>
          <w:lang w:val="en-GB"/>
        </w:rPr>
      </w:pPr>
      <w:r w:rsidRPr="00FE70F7">
        <w:t>Postman es un cliente REST API que nos permite realizar test sobre una API Rest, la herramienta nos permite emplear cookies, así como realizar autenticación a través de tokens para probar el resultado de una consulta http determinada antes de consumirla en nuestra aplicación. Nos permite 100 consultas al mes y si requerimos de más dispone de un plan premium.</w:t>
      </w:r>
      <w:r w:rsidR="008971CC" w:rsidRPr="00FE70F7">
        <w:t xml:space="preserve"> </w:t>
      </w:r>
      <w:r w:rsidR="008971CC" w:rsidRPr="00FE70F7">
        <w:fldChar w:fldCharType="begin"/>
      </w:r>
      <w:r w:rsidR="008473A7">
        <w:instrText xml:space="preserve"> ADDIN ZOTERO_ITEM CSL_CITATION {"citationID":"J7NCjeJE","properties":{"formattedCitation":"({\\i{}Postman | The Collaboration Platform for API Development}, 2020)","plainCitation":"(Postman | The Collaboration Platform for API Development, 2020)","noteIndex":0},"citationItems":[{"id":38,"uris":["http://zotero.org/users/6222520/items/SIK32KV5"],"uri":["http://zotero.org/users/6222520/items/SIK32KV5"],"itemData":{"id":38,"type":"webpage","abstract":"Simplify workflows and create better APIs </w:instrText>
      </w:r>
      <w:r w:rsidR="008473A7">
        <w:rPr>
          <w:rFonts w:hint="eastAsia"/>
        </w:rPr>
        <w:instrText>–</w:instrText>
      </w:r>
      <w:r w:rsidR="008473A7">
        <w:instrText xml:space="preserve"> faster </w:instrText>
      </w:r>
      <w:r w:rsidR="008473A7">
        <w:rPr>
          <w:rFonts w:hint="eastAsia"/>
        </w:rPr>
        <w:instrText>–</w:instrText>
      </w:r>
      <w:r w:rsidR="008473A7">
        <w:instrText xml:space="preserve"> with Postman, a collaboration platform for API development.","container-title":"Postman","language":"en","title":"Postman | The Collaboration Platform for API Development","URL":"https://www.getpostman.com","issued":{"date-parts":[["2020",1]]}}}],"schema":"https://github.com/citation-style-language/schema/raw/master/csl-citation.json"} </w:instrText>
      </w:r>
      <w:r w:rsidR="008971CC" w:rsidRPr="00FE70F7">
        <w:fldChar w:fldCharType="separate"/>
      </w:r>
      <w:r w:rsidR="008473A7" w:rsidRPr="008473A7">
        <w:rPr>
          <w:rFonts w:cs="Times New Roman"/>
          <w:szCs w:val="24"/>
          <w:lang w:val="en-GB"/>
        </w:rPr>
        <w:t>(</w:t>
      </w:r>
      <w:r w:rsidR="008473A7" w:rsidRPr="008473A7">
        <w:rPr>
          <w:rFonts w:cs="Times New Roman"/>
          <w:i/>
          <w:iCs/>
          <w:szCs w:val="24"/>
          <w:lang w:val="en-GB"/>
        </w:rPr>
        <w:t>Postman | The Collaboration Platform for API Development</w:t>
      </w:r>
      <w:r w:rsidR="008473A7" w:rsidRPr="008473A7">
        <w:rPr>
          <w:rFonts w:cs="Times New Roman"/>
          <w:szCs w:val="24"/>
          <w:lang w:val="en-GB"/>
        </w:rPr>
        <w:t>, 2020)</w:t>
      </w:r>
      <w:r w:rsidR="008971CC" w:rsidRPr="00FE70F7">
        <w:fldChar w:fldCharType="end"/>
      </w:r>
    </w:p>
    <w:p w14:paraId="0A6BC886" w14:textId="17F37E87" w:rsidR="34BFCE47" w:rsidRPr="00FE70F7" w:rsidRDefault="34BFCE47" w:rsidP="34BFCE47">
      <w:pPr>
        <w:ind w:firstLine="0"/>
        <w:rPr>
          <w:lang w:val="en-GB"/>
        </w:rPr>
      </w:pPr>
      <w:r w:rsidRPr="00FE70F7">
        <w:rPr>
          <w:lang w:val="en-GB"/>
        </w:rPr>
        <w:t>(</w:t>
      </w:r>
      <w:hyperlink r:id="rId14">
        <w:r w:rsidRPr="00FE70F7">
          <w:rPr>
            <w:rStyle w:val="Hipervnculo"/>
            <w:lang w:val="en-GB"/>
          </w:rPr>
          <w:t>https://www.getpostman.com/</w:t>
        </w:r>
      </w:hyperlink>
      <w:r w:rsidRPr="00FE70F7">
        <w:rPr>
          <w:lang w:val="en-GB"/>
        </w:rPr>
        <w:t>)</w:t>
      </w:r>
    </w:p>
    <w:p w14:paraId="501008CD" w14:textId="28A6B15A" w:rsidR="34BFCE47" w:rsidRPr="00FE70F7" w:rsidRDefault="34BFCE47" w:rsidP="34BFCE47">
      <w:pPr>
        <w:pStyle w:val="Prrafodelista"/>
        <w:numPr>
          <w:ilvl w:val="0"/>
          <w:numId w:val="18"/>
        </w:numPr>
        <w:rPr>
          <w:b/>
          <w:bCs/>
          <w:szCs w:val="24"/>
        </w:rPr>
      </w:pPr>
      <w:r w:rsidRPr="00FE70F7">
        <w:rPr>
          <w:b/>
          <w:bCs/>
          <w:lang w:eastAsia="es-ES"/>
        </w:rPr>
        <w:t xml:space="preserve">Alternativa: </w:t>
      </w:r>
      <w:proofErr w:type="spellStart"/>
      <w:r w:rsidRPr="00FE70F7">
        <w:rPr>
          <w:lang w:eastAsia="es-ES"/>
        </w:rPr>
        <w:t>Insomnia</w:t>
      </w:r>
      <w:proofErr w:type="spellEnd"/>
      <w:r w:rsidRPr="00FE70F7">
        <w:rPr>
          <w:lang w:eastAsia="es-ES"/>
        </w:rPr>
        <w:t xml:space="preserve"> REST Client</w:t>
      </w:r>
    </w:p>
    <w:p w14:paraId="2AEDF25C" w14:textId="1D09ACB3" w:rsidR="34BFCE47" w:rsidRPr="00FE70F7" w:rsidRDefault="34BFCE47" w:rsidP="34BFCE47">
      <w:pPr>
        <w:rPr>
          <w:rFonts w:eastAsia="Serif" w:cs="Serif"/>
          <w:szCs w:val="24"/>
        </w:rPr>
      </w:pPr>
      <w:r w:rsidRPr="00FE70F7">
        <w:rPr>
          <w:rFonts w:eastAsia="Serif" w:cs="Serif"/>
          <w:szCs w:val="24"/>
        </w:rPr>
        <w:lastRenderedPageBreak/>
        <w:t xml:space="preserve">Es igualmente un cliente REST API que dispone de características similares y dispone igualmente de un plan premium, elegí </w:t>
      </w:r>
      <w:r w:rsidR="00EF5D88" w:rsidRPr="00FE70F7">
        <w:rPr>
          <w:rFonts w:eastAsia="Serif" w:cs="Serif"/>
          <w:szCs w:val="24"/>
        </w:rPr>
        <w:t>P</w:t>
      </w:r>
      <w:r w:rsidRPr="00FE70F7">
        <w:rPr>
          <w:rFonts w:eastAsia="Serif" w:cs="Serif"/>
          <w:szCs w:val="24"/>
        </w:rPr>
        <w:t>ostman por ser la aplicación más conocida y la interfaz me resulta más familiar.</w:t>
      </w:r>
      <w:r w:rsidR="008971CC" w:rsidRPr="00FE70F7">
        <w:rPr>
          <w:rFonts w:eastAsia="Serif" w:cs="Serif"/>
          <w:szCs w:val="24"/>
        </w:rPr>
        <w:t xml:space="preserve"> </w:t>
      </w:r>
      <w:r w:rsidR="008971CC" w:rsidRPr="00FE70F7">
        <w:rPr>
          <w:rFonts w:eastAsia="Serif" w:cs="Serif"/>
          <w:szCs w:val="24"/>
        </w:rPr>
        <w:fldChar w:fldCharType="begin"/>
      </w:r>
      <w:r w:rsidR="008473A7">
        <w:rPr>
          <w:rFonts w:eastAsia="Serif" w:cs="Serif"/>
          <w:szCs w:val="24"/>
        </w:rPr>
        <w:instrText xml:space="preserve"> ADDIN ZOTERO_ITEM CSL_CITATION {"citationID":"zYrrZgvB","properties":{"formattedCitation":"({\\i{}Insomnia}, 2020)","plainCitation":"(Insomnia, 2020)","noteIndex":0},"citationItems":[{"id":40,"uris":["http://zotero.org/users/6222520/items/8VSUW2NW"],"uri":["http://zotero.org/users/6222520/items/8VSUW2NW"],"itemData":{"id":40,"type":"webpage","abstract":"Debug APIs like a human, not a robot","title":"Insomnia","URL":"https://insomnia.rest/","issued":{"date-parts":[["2020",1]]}}}],"schema":"https://github.com/citation-style-language/schema/raw/master/csl-citation.json"} </w:instrText>
      </w:r>
      <w:r w:rsidR="008971CC" w:rsidRPr="00FE70F7">
        <w:rPr>
          <w:rFonts w:eastAsia="Serif" w:cs="Serif"/>
          <w:szCs w:val="24"/>
        </w:rPr>
        <w:fldChar w:fldCharType="separate"/>
      </w:r>
      <w:r w:rsidR="008473A7" w:rsidRPr="008473A7">
        <w:rPr>
          <w:rFonts w:cs="Times New Roman"/>
          <w:szCs w:val="24"/>
        </w:rPr>
        <w:t>(</w:t>
      </w:r>
      <w:r w:rsidR="008473A7" w:rsidRPr="008473A7">
        <w:rPr>
          <w:rFonts w:cs="Times New Roman"/>
          <w:i/>
          <w:iCs/>
          <w:szCs w:val="24"/>
        </w:rPr>
        <w:t>Insomnia</w:t>
      </w:r>
      <w:r w:rsidR="008473A7" w:rsidRPr="008473A7">
        <w:rPr>
          <w:rFonts w:cs="Times New Roman"/>
          <w:szCs w:val="24"/>
        </w:rPr>
        <w:t>, 2020)</w:t>
      </w:r>
      <w:r w:rsidR="008971CC" w:rsidRPr="00FE70F7">
        <w:rPr>
          <w:rFonts w:eastAsia="Serif" w:cs="Serif"/>
          <w:szCs w:val="24"/>
        </w:rPr>
        <w:fldChar w:fldCharType="end"/>
      </w:r>
    </w:p>
    <w:p w14:paraId="2C4D1DD0" w14:textId="77777777" w:rsidR="00590DFD" w:rsidRPr="00FE70F7" w:rsidRDefault="00590DFD" w:rsidP="00590DFD">
      <w:pPr>
        <w:rPr>
          <w:rFonts w:eastAsia="Serif" w:cs="Serif"/>
          <w:szCs w:val="24"/>
        </w:rPr>
      </w:pPr>
    </w:p>
    <w:p w14:paraId="3758ACDE" w14:textId="4889A1AD" w:rsidR="0038346F" w:rsidRPr="00FE70F7" w:rsidRDefault="00590DFD" w:rsidP="00983941">
      <w:pPr>
        <w:pStyle w:val="Ttulo2"/>
        <w:numPr>
          <w:ilvl w:val="1"/>
          <w:numId w:val="6"/>
        </w:numPr>
      </w:pPr>
      <w:bookmarkStart w:id="34" w:name="_Toc32455385"/>
      <w:r w:rsidRPr="00FE70F7">
        <w:t>MySQL</w:t>
      </w:r>
      <w:bookmarkEnd w:id="34"/>
    </w:p>
    <w:p w14:paraId="5BC30C06" w14:textId="315CB3CD" w:rsidR="0038346F" w:rsidRPr="00FE70F7" w:rsidRDefault="0038346F" w:rsidP="00AB4E9E">
      <w:pPr>
        <w:pStyle w:val="Prrafodelista"/>
        <w:numPr>
          <w:ilvl w:val="0"/>
          <w:numId w:val="42"/>
        </w:numPr>
      </w:pPr>
      <w:r w:rsidRPr="00AB4E9E">
        <w:rPr>
          <w:b/>
          <w:bCs/>
        </w:rPr>
        <w:t>Motivación:</w:t>
      </w:r>
      <w:r w:rsidRPr="00FE70F7">
        <w:t xml:space="preserve"> Sistema de gestión de bases de datos empleado durante las prácticas.</w:t>
      </w:r>
    </w:p>
    <w:p w14:paraId="64B12C34" w14:textId="77777777" w:rsidR="0038346F" w:rsidRPr="00FE70F7" w:rsidRDefault="0038346F" w:rsidP="0038346F">
      <w:pPr>
        <w:rPr>
          <w:lang w:val="en-GB"/>
        </w:rPr>
      </w:pPr>
      <w:r w:rsidRPr="00FE70F7">
        <w:t xml:space="preserve">Es uno de los sistemas de gestión de bases de datos más populares, como su nombre indica es un sistema de bases de datos SQL relacional que permite realizar consultas para recibir y enviar datos sobre la base de datos, permite estructurar datos de manera ordenada. </w:t>
      </w:r>
      <w:r w:rsidRPr="00FE70F7">
        <w:rPr>
          <w:lang w:val="en-GB"/>
        </w:rPr>
        <w:t>(</w:t>
      </w:r>
      <w:proofErr w:type="gramStart"/>
      <w:r w:rsidRPr="00FE70F7">
        <w:rPr>
          <w:lang w:val="en-GB"/>
        </w:rPr>
        <w:t>MySQL :</w:t>
      </w:r>
      <w:proofErr w:type="gramEnd"/>
      <w:r w:rsidRPr="00FE70F7">
        <w:rPr>
          <w:lang w:val="en-GB"/>
        </w:rPr>
        <w:t>: MySQL 5.7 Reference Manual: 1.3.1 What is MySQL?, s. f.)</w:t>
      </w:r>
    </w:p>
    <w:p w14:paraId="7BF9A18D" w14:textId="28CF495F" w:rsidR="0038346F" w:rsidRPr="00AB4E9E" w:rsidRDefault="0038346F" w:rsidP="00AB4E9E">
      <w:pPr>
        <w:pStyle w:val="Prrafodelista"/>
        <w:numPr>
          <w:ilvl w:val="0"/>
          <w:numId w:val="42"/>
        </w:numPr>
        <w:rPr>
          <w:lang w:val="en-GB"/>
        </w:rPr>
      </w:pPr>
      <w:proofErr w:type="spellStart"/>
      <w:r w:rsidRPr="00AB4E9E">
        <w:rPr>
          <w:b/>
          <w:bCs/>
          <w:lang w:val="en-GB"/>
        </w:rPr>
        <w:t>Alternativa</w:t>
      </w:r>
      <w:proofErr w:type="spellEnd"/>
      <w:r w:rsidRPr="00AB4E9E">
        <w:rPr>
          <w:b/>
          <w:bCs/>
          <w:lang w:val="en-GB"/>
        </w:rPr>
        <w:t>:</w:t>
      </w:r>
      <w:r w:rsidRPr="00AB4E9E">
        <w:rPr>
          <w:lang w:val="en-GB"/>
        </w:rPr>
        <w:t xml:space="preserve"> MariaDB</w:t>
      </w:r>
    </w:p>
    <w:p w14:paraId="32B7962F" w14:textId="77777777" w:rsidR="0038346F" w:rsidRPr="00FE70F7" w:rsidRDefault="0038346F" w:rsidP="0038346F">
      <w:r w:rsidRPr="00FE70F7">
        <w:t>Es muy similar a MySQL ya que está creado por los desarrolladores originales de MySQL, al final se ha decantado por MySQL por mi familiaridad por con el mismo, pero este es igualmente válido. (</w:t>
      </w:r>
      <w:proofErr w:type="spellStart"/>
      <w:r w:rsidRPr="00FE70F7">
        <w:t>MariaDB</w:t>
      </w:r>
      <w:proofErr w:type="spellEnd"/>
      <w:r w:rsidRPr="00FE70F7">
        <w:t xml:space="preserve"> </w:t>
      </w:r>
      <w:proofErr w:type="spellStart"/>
      <w:r w:rsidRPr="00FE70F7">
        <w:t>Foundation</w:t>
      </w:r>
      <w:proofErr w:type="spellEnd"/>
      <w:r w:rsidRPr="00FE70F7">
        <w:t>, s. f.)</w:t>
      </w:r>
    </w:p>
    <w:p w14:paraId="48095B92" w14:textId="7068FDA2" w:rsidR="0038346F" w:rsidRPr="00FE70F7" w:rsidRDefault="0038346F" w:rsidP="00AB4E9E">
      <w:pPr>
        <w:pStyle w:val="Prrafodelista"/>
        <w:numPr>
          <w:ilvl w:val="0"/>
          <w:numId w:val="42"/>
        </w:numPr>
      </w:pPr>
      <w:r w:rsidRPr="00AB4E9E">
        <w:rPr>
          <w:b/>
          <w:bCs/>
        </w:rPr>
        <w:t>Alternativa:</w:t>
      </w:r>
      <w:r w:rsidRPr="00FE70F7">
        <w:t xml:space="preserve"> PostgreSQL</w:t>
      </w:r>
    </w:p>
    <w:p w14:paraId="2B294956" w14:textId="7ADB6F50" w:rsidR="0038346F" w:rsidRPr="00FE70F7" w:rsidRDefault="0038346F" w:rsidP="0038346F">
      <w:pPr>
        <w:rPr>
          <w:lang w:val="en-GB"/>
        </w:rPr>
      </w:pPr>
      <w:r w:rsidRPr="00FE70F7">
        <w:t xml:space="preserve">Nuevamente es un sistema de gestión de bases de datos relacional SQL también es una base de datos Open Source,  la forma de realizar consultas es más compleja que en MySQL por lo que al final me decidí por este pese a haber usado PostgreSQL durante el grado. </w:t>
      </w:r>
      <w:r w:rsidRPr="00FE70F7">
        <w:rPr>
          <w:lang w:val="en-GB"/>
        </w:rPr>
        <w:t>(PostgreSQL: The world’s most advanced open source database, s. f.)</w:t>
      </w:r>
    </w:p>
    <w:p w14:paraId="4F4A464C" w14:textId="77777777" w:rsidR="0038346F" w:rsidRPr="0038346F" w:rsidRDefault="0038346F" w:rsidP="0038346F">
      <w:pPr>
        <w:rPr>
          <w:lang w:val="en-GB"/>
        </w:rPr>
      </w:pPr>
    </w:p>
    <w:p w14:paraId="3834F7DE" w14:textId="06F9D8C9" w:rsidR="0038346F" w:rsidRPr="00AB4E9E" w:rsidRDefault="0038346F" w:rsidP="00AB4E9E">
      <w:pPr>
        <w:pStyle w:val="Ttulo2"/>
        <w:numPr>
          <w:ilvl w:val="1"/>
          <w:numId w:val="6"/>
        </w:numPr>
        <w:rPr>
          <w:lang w:val="en-GB"/>
        </w:rPr>
      </w:pPr>
      <w:bookmarkStart w:id="35" w:name="_Toc32455386"/>
      <w:r w:rsidRPr="0038346F">
        <w:rPr>
          <w:lang w:val="en-GB"/>
        </w:rPr>
        <w:t>draw.io</w:t>
      </w:r>
      <w:bookmarkEnd w:id="35"/>
    </w:p>
    <w:p w14:paraId="5DD8A3D3" w14:textId="6A299CE0" w:rsidR="00093F61" w:rsidRDefault="0038346F" w:rsidP="00AB4E9E">
      <w:pPr>
        <w:pStyle w:val="Prrafodelista"/>
        <w:numPr>
          <w:ilvl w:val="0"/>
          <w:numId w:val="42"/>
        </w:numPr>
      </w:pPr>
      <w:r w:rsidRPr="00AB4E9E">
        <w:rPr>
          <w:b/>
          <w:bCs/>
        </w:rPr>
        <w:t xml:space="preserve">Motivación: </w:t>
      </w:r>
      <w:r>
        <w:t>Aplicación web de generación de diagramas.</w:t>
      </w:r>
      <w:r w:rsidR="00093F61" w:rsidRPr="00093F61">
        <w:t xml:space="preserve"> </w:t>
      </w:r>
    </w:p>
    <w:p w14:paraId="1840D3B2" w14:textId="147A2359" w:rsidR="00093F61" w:rsidRPr="0038346F" w:rsidRDefault="00093F61" w:rsidP="00093F61">
      <w:r>
        <w:t xml:space="preserve">Es una aplicación muy versátil y de uso completamente gratuito. Por su facilidad de uso y la ventaja de ser una aplicación web </w:t>
      </w:r>
      <w:r w:rsidR="005F1CF8">
        <w:t>se ha</w:t>
      </w:r>
      <w:r>
        <w:t xml:space="preserve"> decidido emplear esta.</w:t>
      </w:r>
      <w:r w:rsidR="00CE63CA">
        <w:t xml:space="preserve"> </w:t>
      </w:r>
      <w:r w:rsidR="00CE63CA">
        <w:fldChar w:fldCharType="begin"/>
      </w:r>
      <w:r w:rsidR="008473A7">
        <w:instrText xml:space="preserve"> ADDIN ZOTERO_ITEM CSL_CITATION {"citationID":"WV8iVMTB","properties":{"formattedCitation":"({\\i{}Draw.io}, 2020)","plainCitation":"(Draw.io, 2020)","noteIndex":0},"citationItems":[{"id":67,"uris":["http://zotero.org/users/6222520/items/SSML5ECJ"],"uri":["http://zotero.org/users/6222520/items/SSML5ECJ"],"itemData":{"id":67,"type":"webpage","title":"draw.io","URL":"https://www.draw.io/","issued":{"date-parts":[["2020",2]]}}}],"schema":"https://github.com/citation-style-language/schema/raw/master/csl-citation.json"} </w:instrText>
      </w:r>
      <w:r w:rsidR="00CE63CA">
        <w:fldChar w:fldCharType="separate"/>
      </w:r>
      <w:r w:rsidR="008473A7" w:rsidRPr="008473A7">
        <w:rPr>
          <w:rFonts w:cs="Times New Roman"/>
          <w:szCs w:val="24"/>
        </w:rPr>
        <w:t>(</w:t>
      </w:r>
      <w:r w:rsidR="008473A7" w:rsidRPr="008473A7">
        <w:rPr>
          <w:rFonts w:cs="Times New Roman"/>
          <w:i/>
          <w:iCs/>
          <w:szCs w:val="24"/>
        </w:rPr>
        <w:t>Draw.io</w:t>
      </w:r>
      <w:r w:rsidR="008473A7" w:rsidRPr="008473A7">
        <w:rPr>
          <w:rFonts w:cs="Times New Roman"/>
          <w:szCs w:val="24"/>
        </w:rPr>
        <w:t>, 2020)</w:t>
      </w:r>
      <w:r w:rsidR="00CE63CA">
        <w:fldChar w:fldCharType="end"/>
      </w:r>
    </w:p>
    <w:p w14:paraId="7C31A982" w14:textId="77777777" w:rsidR="00093F61" w:rsidRPr="00093F61" w:rsidRDefault="00093F61" w:rsidP="00093F61"/>
    <w:p w14:paraId="5B11CAB0" w14:textId="58422D29" w:rsidR="00093F61" w:rsidRPr="0052424F" w:rsidRDefault="00093F61" w:rsidP="0052424F">
      <w:pPr>
        <w:pStyle w:val="Prrafodelista"/>
        <w:numPr>
          <w:ilvl w:val="0"/>
          <w:numId w:val="42"/>
        </w:numPr>
        <w:rPr>
          <w:lang w:val="en-GB"/>
        </w:rPr>
      </w:pPr>
      <w:proofErr w:type="spellStart"/>
      <w:r w:rsidRPr="0052424F">
        <w:rPr>
          <w:b/>
          <w:bCs/>
          <w:lang w:val="en-GB"/>
        </w:rPr>
        <w:t>Alternativa</w:t>
      </w:r>
      <w:proofErr w:type="spellEnd"/>
      <w:r w:rsidRPr="0052424F">
        <w:rPr>
          <w:b/>
          <w:bCs/>
          <w:lang w:val="en-GB"/>
        </w:rPr>
        <w:t>:</w:t>
      </w:r>
      <w:r w:rsidRPr="0052424F">
        <w:rPr>
          <w:lang w:val="en-GB"/>
        </w:rPr>
        <w:t xml:space="preserve"> </w:t>
      </w:r>
      <w:proofErr w:type="spellStart"/>
      <w:r w:rsidRPr="0052424F">
        <w:rPr>
          <w:lang w:val="en-GB"/>
        </w:rPr>
        <w:t>Lucidchart</w:t>
      </w:r>
      <w:proofErr w:type="spellEnd"/>
    </w:p>
    <w:p w14:paraId="2312E9ED" w14:textId="6ED51346" w:rsidR="00F12DFC" w:rsidRPr="002427EC" w:rsidRDefault="00093F61" w:rsidP="002427EC">
      <w:r w:rsidRPr="00093F61">
        <w:t>Nuevamente es una aplicación b</w:t>
      </w:r>
      <w:r>
        <w:t>asada en web pero debido a la menor transparencia que la aplicación previamente mencionada me decidí por la anterior.</w:t>
      </w:r>
      <w:r w:rsidR="00983941">
        <w:t xml:space="preserve"> </w:t>
      </w:r>
      <w:r w:rsidR="00F31316">
        <w:fldChar w:fldCharType="begin"/>
      </w:r>
      <w:r w:rsidR="00F31316">
        <w:instrText xml:space="preserve"> ADDIN ZOTERO_TEMP </w:instrText>
      </w:r>
      <w:r w:rsidR="00F31316">
        <w:fldChar w:fldCharType="separate"/>
      </w:r>
      <w:r w:rsidR="00CE63CA" w:rsidRPr="00CE63CA">
        <w:rPr>
          <w:rFonts w:cs="Times New Roman"/>
          <w:szCs w:val="24"/>
        </w:rPr>
        <w:t>(</w:t>
      </w:r>
      <w:r w:rsidR="00CE63CA" w:rsidRPr="00CE63CA">
        <w:rPr>
          <w:rFonts w:cs="Times New Roman"/>
          <w:i/>
          <w:iCs/>
          <w:szCs w:val="24"/>
        </w:rPr>
        <w:t>Software de diagramación en línea y solución visual</w:t>
      </w:r>
      <w:r w:rsidR="00CE63CA" w:rsidRPr="00CE63CA">
        <w:rPr>
          <w:rFonts w:cs="Times New Roman"/>
          <w:szCs w:val="24"/>
        </w:rPr>
        <w:t>, s. f.)</w:t>
      </w:r>
      <w:r w:rsidR="00F31316">
        <w:rPr>
          <w:rFonts w:cs="Times New Roman"/>
          <w:szCs w:val="24"/>
        </w:rPr>
        <w:fldChar w:fldCharType="end"/>
      </w:r>
    </w:p>
    <w:p w14:paraId="4B1F511A" w14:textId="07A7F17E" w:rsidR="006603C3" w:rsidRPr="00763E7B" w:rsidRDefault="006603C3" w:rsidP="00590DFD">
      <w:pPr>
        <w:spacing w:after="160"/>
        <w:ind w:firstLine="0"/>
        <w:jc w:val="left"/>
        <w:rPr>
          <w:rFonts w:eastAsiaTheme="majorEastAsia" w:cstheme="majorBidi"/>
          <w:b/>
          <w:sz w:val="48"/>
          <w:szCs w:val="32"/>
        </w:rPr>
      </w:pPr>
    </w:p>
    <w:p w14:paraId="1347A182" w14:textId="32B0D890" w:rsidR="006603C3" w:rsidRDefault="002D3B7B">
      <w:pPr>
        <w:pStyle w:val="Ttulo1"/>
      </w:pPr>
      <w:bookmarkStart w:id="36" w:name="_Toc32455387"/>
      <w:r>
        <w:lastRenderedPageBreak/>
        <w:t>E. Aspectos relevantes del desarrollo del proyecto</w:t>
      </w:r>
      <w:bookmarkEnd w:id="36"/>
    </w:p>
    <w:p w14:paraId="4EDBE625" w14:textId="75678725" w:rsidR="006603C3" w:rsidRPr="00885C38" w:rsidRDefault="002D3B7B" w:rsidP="00F12DFC">
      <w:pPr>
        <w:rPr>
          <w:i/>
          <w:iCs/>
        </w:rPr>
      </w:pPr>
      <w:r>
        <w:t>En este apartado se describe la experiencia de las prácticas y el desarrollo realizado.</w:t>
      </w:r>
    </w:p>
    <w:p w14:paraId="65F9C3DC" w14:textId="77777777" w:rsidR="006603C3" w:rsidRDefault="006603C3"/>
    <w:p w14:paraId="5A2B7311" w14:textId="1D758878" w:rsidR="006603C3" w:rsidRDefault="002D3B7B">
      <w:pPr>
        <w:pStyle w:val="Ttulo2"/>
        <w:numPr>
          <w:ilvl w:val="1"/>
          <w:numId w:val="7"/>
        </w:numPr>
      </w:pPr>
      <w:bookmarkStart w:id="37" w:name="_Formaci%C3%B3n"/>
      <w:bookmarkStart w:id="38" w:name="_Toc32455388"/>
      <w:bookmarkEnd w:id="37"/>
      <w:r>
        <w:t>Metodologías</w:t>
      </w:r>
      <w:bookmarkEnd w:id="38"/>
    </w:p>
    <w:p w14:paraId="5023141B" w14:textId="77777777" w:rsidR="006603C3" w:rsidRDefault="006603C3">
      <w:pPr>
        <w:ind w:firstLine="0"/>
      </w:pPr>
    </w:p>
    <w:p w14:paraId="3EF17954" w14:textId="4EC233BF" w:rsidR="006603C3" w:rsidRDefault="34BFCE47" w:rsidP="34BFCE47">
      <w:pPr>
        <w:rPr>
          <w:lang w:eastAsia="es-ES"/>
        </w:rPr>
      </w:pPr>
      <w:r w:rsidRPr="34BFCE47">
        <w:rPr>
          <w:lang w:eastAsia="es-ES"/>
        </w:rPr>
        <w:t>Durante el desarrollo del proyecto se ha seguido una metodología ágil Scrum, pero dado que el proyecto no se realiza más que por una sola persona y no se realizan reuniones con el cliente el método ha sido cambiado en consecuencia:</w:t>
      </w:r>
    </w:p>
    <w:p w14:paraId="0BDC584C" w14:textId="7F13F993" w:rsidR="006603C3" w:rsidRDefault="34BFCE47" w:rsidP="34BFCE47">
      <w:pPr>
        <w:pStyle w:val="Prrafodelista"/>
        <w:numPr>
          <w:ilvl w:val="0"/>
          <w:numId w:val="21"/>
        </w:numPr>
        <w:rPr>
          <w:lang w:eastAsia="es-ES"/>
        </w:rPr>
      </w:pPr>
      <w:r w:rsidRPr="34BFCE47">
        <w:rPr>
          <w:lang w:eastAsia="es-ES"/>
        </w:rPr>
        <w:t xml:space="preserve">Realizo </w:t>
      </w:r>
      <w:proofErr w:type="spellStart"/>
      <w:r w:rsidRPr="34BFCE47">
        <w:rPr>
          <w:lang w:eastAsia="es-ES"/>
        </w:rPr>
        <w:t>sprints</w:t>
      </w:r>
      <w:proofErr w:type="spellEnd"/>
      <w:r w:rsidRPr="34BFCE47">
        <w:rPr>
          <w:lang w:eastAsia="es-ES"/>
        </w:rPr>
        <w:t xml:space="preserve"> de 1 o 2 semanas.</w:t>
      </w:r>
    </w:p>
    <w:p w14:paraId="56108AE7" w14:textId="625C9D67" w:rsidR="006603C3" w:rsidRDefault="34BFCE47" w:rsidP="34BFCE47">
      <w:pPr>
        <w:pStyle w:val="Prrafodelista"/>
        <w:numPr>
          <w:ilvl w:val="0"/>
          <w:numId w:val="21"/>
        </w:numPr>
        <w:spacing w:after="0"/>
        <w:rPr>
          <w:szCs w:val="24"/>
          <w:lang w:eastAsia="es-ES"/>
        </w:rPr>
      </w:pPr>
      <w:r w:rsidRPr="34BFCE47">
        <w:rPr>
          <w:lang w:eastAsia="es-ES"/>
        </w:rPr>
        <w:t>Antes de comenzar el sprint se realiza la selección de requisitos y se divide en tareas.</w:t>
      </w:r>
    </w:p>
    <w:p w14:paraId="4A3DDB20" w14:textId="5AC53482" w:rsidR="006603C3" w:rsidRDefault="34BFCE47" w:rsidP="34BFCE47">
      <w:pPr>
        <w:pStyle w:val="Prrafodelista"/>
        <w:numPr>
          <w:ilvl w:val="0"/>
          <w:numId w:val="21"/>
        </w:numPr>
        <w:spacing w:after="0"/>
        <w:rPr>
          <w:szCs w:val="24"/>
          <w:lang w:eastAsia="es-ES"/>
        </w:rPr>
      </w:pPr>
      <w:r w:rsidRPr="34BFCE47">
        <w:rPr>
          <w:lang w:eastAsia="es-ES"/>
        </w:rPr>
        <w:t>Para cada una de estas tareas hago una estimación del tiempo a realizarlas.</w:t>
      </w:r>
    </w:p>
    <w:p w14:paraId="1F3B1409" w14:textId="78A9C93B" w:rsidR="006603C3" w:rsidRDefault="34BFCE47" w:rsidP="34BFCE47">
      <w:pPr>
        <w:pStyle w:val="Prrafodelista"/>
        <w:numPr>
          <w:ilvl w:val="0"/>
          <w:numId w:val="21"/>
        </w:numPr>
        <w:spacing w:after="0"/>
        <w:rPr>
          <w:szCs w:val="24"/>
          <w:lang w:eastAsia="es-ES"/>
        </w:rPr>
      </w:pPr>
      <w:r w:rsidRPr="34BFCE47">
        <w:rPr>
          <w:lang w:eastAsia="es-ES"/>
        </w:rPr>
        <w:t>Cada tarea que acabe, la cierro a través de GitHub.</w:t>
      </w:r>
    </w:p>
    <w:p w14:paraId="308CCB98" w14:textId="55FBBA86" w:rsidR="34BFCE47" w:rsidRDefault="34BFCE47" w:rsidP="34BFCE47">
      <w:pPr>
        <w:pStyle w:val="Prrafodelista"/>
        <w:numPr>
          <w:ilvl w:val="0"/>
          <w:numId w:val="21"/>
        </w:numPr>
        <w:spacing w:after="0"/>
        <w:rPr>
          <w:szCs w:val="24"/>
          <w:lang w:eastAsia="es-ES"/>
        </w:rPr>
      </w:pPr>
      <w:r w:rsidRPr="34BFCE47">
        <w:rPr>
          <w:lang w:eastAsia="es-ES"/>
        </w:rPr>
        <w:t>Para cada una de las tareas realizadas se incrementa el producto final, añadiéndole funcionalidad.</w:t>
      </w:r>
    </w:p>
    <w:p w14:paraId="626FFD0F" w14:textId="3732A0B1" w:rsidR="34BFCE47" w:rsidRDefault="34BFCE47" w:rsidP="00130C88">
      <w:r w:rsidRPr="34BFCE47">
        <w:t>La diferencia clave reside en el uso de esta metodología, está pensado para utilizarlo en grupo, para poder repartir</w:t>
      </w:r>
      <w:r w:rsidR="0033550F">
        <w:t>,</w:t>
      </w:r>
      <w:r w:rsidRPr="34BFCE47">
        <w:t xml:space="preserve"> definir y repartir las tareas, así como sus tiempos estimados.</w:t>
      </w:r>
    </w:p>
    <w:p w14:paraId="2C4B7414" w14:textId="77777777" w:rsidR="009C4772" w:rsidRPr="00130C88" w:rsidRDefault="009C4772" w:rsidP="00130C88"/>
    <w:p w14:paraId="562C75D1" w14:textId="260FC843" w:rsidR="006603C3" w:rsidRDefault="002D3B7B" w:rsidP="009C4772">
      <w:pPr>
        <w:pStyle w:val="Ttulo2"/>
        <w:numPr>
          <w:ilvl w:val="1"/>
          <w:numId w:val="7"/>
        </w:numPr>
      </w:pPr>
      <w:bookmarkStart w:id="39" w:name="_Toc32455389"/>
      <w:r>
        <w:t>Formación</w:t>
      </w:r>
      <w:bookmarkEnd w:id="39"/>
    </w:p>
    <w:p w14:paraId="3B76F4BD" w14:textId="4E3537A9" w:rsidR="006603C3" w:rsidRDefault="34BFCE47" w:rsidP="34BFCE47">
      <w:pPr>
        <w:rPr>
          <w:lang w:eastAsia="es-ES"/>
        </w:rPr>
      </w:pPr>
      <w:r w:rsidRPr="34BFCE47">
        <w:rPr>
          <w:lang w:eastAsia="es-ES"/>
        </w:rPr>
        <w:t>Durante la realización del proyecto se han requerido diversos tutoriales y documentación. En el caso de Symfony:</w:t>
      </w:r>
    </w:p>
    <w:p w14:paraId="43C805F7" w14:textId="41564ABD" w:rsidR="34BFCE47" w:rsidRDefault="008971CC" w:rsidP="34BFCE47">
      <w:pPr>
        <w:pStyle w:val="Prrafodelista"/>
        <w:numPr>
          <w:ilvl w:val="0"/>
          <w:numId w:val="22"/>
        </w:numPr>
        <w:rPr>
          <w:szCs w:val="24"/>
          <w:lang w:eastAsia="es-ES"/>
        </w:rPr>
      </w:pPr>
      <w:r>
        <w:fldChar w:fldCharType="begin"/>
      </w:r>
      <w:r w:rsidR="008473A7">
        <w:instrText xml:space="preserve"> ADDIN ZOTERO_ITEM CSL_CITATION {"citationID":"ZJumuqwG","properties":{"formattedCitation":"({\\i{}Curso de Symfony3\\uc0\\u8212{}Domina el framework PHP m\\uc0\\u225{}s completo}, 2020)","plainCitation":"(Curso de Symfony3</w:instrText>
      </w:r>
      <w:r w:rsidR="008473A7">
        <w:rPr>
          <w:rFonts w:hint="eastAsia"/>
        </w:rPr>
        <w:instrText>—</w:instrText>
      </w:r>
      <w:r w:rsidR="008473A7">
        <w:instrText>Domina el framework PHP m</w:instrText>
      </w:r>
      <w:r w:rsidR="008473A7">
        <w:rPr>
          <w:rFonts w:hint="eastAsia"/>
        </w:rPr>
        <w:instrText>á</w:instrText>
      </w:r>
      <w:r w:rsidR="008473A7">
        <w:instrText>s completo, 2020)","noteIndex":0},"citationItems":[{"id":42,"uris":["http://zotero.org/users/6222520/items/LVLX9ZI5"],"uri":["http://zotero.org/users/6222520/items/LVLX9ZI5"],"itemData":{"id":42,"type":"webpage","abstract":"Aprende a desarrollar aplicaciones web con Symfony 3, el framework PHP m</w:instrText>
      </w:r>
      <w:r w:rsidR="008473A7">
        <w:rPr>
          <w:rFonts w:hint="eastAsia"/>
        </w:rPr>
        <w:instrText>á</w:instrText>
      </w:r>
      <w:r w:rsidR="008473A7">
        <w:instrText>s moderno y potente. Nueva versi</w:instrText>
      </w:r>
      <w:r w:rsidR="008473A7">
        <w:rPr>
          <w:rFonts w:hint="eastAsia"/>
        </w:rPr>
        <w:instrText>ó</w:instrText>
      </w:r>
      <w:r w:rsidR="008473A7">
        <w:instrText>n de Symfony2.","container-title":"Udemy","language":"es-es","title":"Curso de Symfony3 - Domina el framework PHP m</w:instrText>
      </w:r>
      <w:r w:rsidR="008473A7">
        <w:rPr>
          <w:rFonts w:hint="eastAsia"/>
        </w:rPr>
        <w:instrText>á</w:instrText>
      </w:r>
      <w:r w:rsidR="008473A7">
        <w:instrText xml:space="preserve">s completo","URL":"https://www.udemy.com/course/curso-de-symfony3-domina-el-framework-php-mas-completo/","issued":{"date-parts":[["2020",1]]}}}],"schema":"https://github.com/citation-style-language/schema/raw/master/csl-citation.json"} </w:instrText>
      </w:r>
      <w:r>
        <w:fldChar w:fldCharType="separate"/>
      </w:r>
      <w:r w:rsidR="008473A7" w:rsidRPr="008473A7">
        <w:rPr>
          <w:rFonts w:cs="Times New Roman"/>
          <w:szCs w:val="24"/>
        </w:rPr>
        <w:t>(</w:t>
      </w:r>
      <w:r w:rsidR="008473A7" w:rsidRPr="008473A7">
        <w:rPr>
          <w:rFonts w:cs="Times New Roman"/>
          <w:i/>
          <w:iCs/>
          <w:szCs w:val="24"/>
        </w:rPr>
        <w:t>Curso de Symfony3—Domina el framework PHP más completo</w:t>
      </w:r>
      <w:r w:rsidR="008473A7" w:rsidRPr="008473A7">
        <w:rPr>
          <w:rFonts w:cs="Times New Roman"/>
          <w:szCs w:val="24"/>
        </w:rPr>
        <w:t>, 2020)</w:t>
      </w:r>
      <w:r>
        <w:fldChar w:fldCharType="end"/>
      </w:r>
      <w:r>
        <w:t xml:space="preserve"> </w:t>
      </w:r>
    </w:p>
    <w:p w14:paraId="34D466A4" w14:textId="67C1E0CF" w:rsidR="34BFCE47" w:rsidRPr="002D3B7B" w:rsidRDefault="008971CC" w:rsidP="34BFCE47">
      <w:pPr>
        <w:pStyle w:val="Prrafodelista"/>
        <w:numPr>
          <w:ilvl w:val="0"/>
          <w:numId w:val="22"/>
        </w:numPr>
        <w:rPr>
          <w:szCs w:val="24"/>
        </w:rPr>
      </w:pPr>
      <w:r>
        <w:fldChar w:fldCharType="begin"/>
      </w:r>
      <w:r w:rsidR="003F13CA">
        <w:instrText xml:space="preserve"> ADDIN ZOTERO_ITEM CSL_CITATION {"citationID":"Ih1Zcwv7","properties":{"formattedCitation":"({\\i{}1. Curso Symfony 4\\uc0\\u8212{}Introducci\\uc0\\u243{}n e Instalaci\\uc0\\u243{}n del Framework 2019}, 2020)","plainCitation":"(1. Curso Symfony 4</w:instrText>
      </w:r>
      <w:r w:rsidR="003F13CA">
        <w:rPr>
          <w:rFonts w:hint="eastAsia"/>
        </w:rPr>
        <w:instrText>—</w:instrText>
      </w:r>
      <w:r w:rsidR="003F13CA">
        <w:instrText>Introducci</w:instrText>
      </w:r>
      <w:r w:rsidR="003F13CA">
        <w:rPr>
          <w:rFonts w:hint="eastAsia"/>
        </w:rPr>
        <w:instrText>ó</w:instrText>
      </w:r>
      <w:r w:rsidR="003F13CA">
        <w:instrText>n e Instalaci</w:instrText>
      </w:r>
      <w:r w:rsidR="003F13CA">
        <w:rPr>
          <w:rFonts w:hint="eastAsia"/>
        </w:rPr>
        <w:instrText>ó</w:instrText>
      </w:r>
      <w:r w:rsidR="003F13CA">
        <w:instrText>n del Framework 2019, 2020)","noteIndex":0},"citationItems":[{"id":44,"uris":["http://zotero.org/users/6222520/items/3GNDHI2K"],"uri":["http://zotero.org/users/6222520/items/3GNDHI2K"],"itemData":{"id":44,"type":"motion_picture","abstract":"Aprende symfony 4 desde cero en espa</w:instrText>
      </w:r>
      <w:r w:rsidR="003F13CA">
        <w:rPr>
          <w:rFonts w:hint="eastAsia"/>
        </w:rPr>
        <w:instrText>ñ</w:instrText>
      </w:r>
      <w:r w:rsidR="003F13CA">
        <w:instrText>ol.\n\n\nAprenderemos:\nInstalaci</w:instrText>
      </w:r>
      <w:r w:rsidR="003F13CA">
        <w:rPr>
          <w:rFonts w:hint="eastAsia"/>
        </w:rPr>
        <w:instrText>ó</w:instrText>
      </w:r>
      <w:r w:rsidR="003F13CA">
        <w:instrText>n del framework symfony 4\nArquitectura del proyecto\nTwig y sus funciones\nEnrutamiento\nControladores\nBases de datos \nFormularios \nBundles\nFosuserbundle\n\nFinalizaremos con un proyecto en donde recapitularemos y aplicaremos todos los conocimientos adquiridos us</w:instrText>
      </w:r>
      <w:r w:rsidR="003F13CA">
        <w:rPr>
          <w:rFonts w:hint="eastAsia"/>
        </w:rPr>
        <w:instrText>á</w:instrText>
      </w:r>
      <w:r w:rsidR="003F13CA">
        <w:instrText>ndolos en un proyecto real. \n\nEspero que les guste. Deja tu like y suscribete","dimensions":"9:52","source":"YouTube","title":"1. Curso Symfony 4 - Introducci</w:instrText>
      </w:r>
      <w:r w:rsidR="003F13CA">
        <w:rPr>
          <w:rFonts w:hint="eastAsia"/>
        </w:rPr>
        <w:instrText>ó</w:instrText>
      </w:r>
      <w:r w:rsidR="003F13CA">
        <w:instrText>n e Instalaci</w:instrText>
      </w:r>
      <w:r w:rsidR="003F13CA">
        <w:rPr>
          <w:rFonts w:hint="eastAsia"/>
        </w:rPr>
        <w:instrText>ó</w:instrText>
      </w:r>
      <w:r w:rsidR="003F13CA">
        <w:instrText xml:space="preserve">n del Framework 2019","URL":"https://www.youtube.com/watch?v=d1EoJFrJKZM&amp;list=PLDbrnXa6SAzXBvGdqrSftpUJlOoThypJB","issued":{"date-parts":[["2020",1]]}}}],"schema":"https://github.com/citation-style-language/schema/raw/master/csl-citation.json"} </w:instrText>
      </w:r>
      <w:r>
        <w:fldChar w:fldCharType="separate"/>
      </w:r>
      <w:r w:rsidR="003F13CA" w:rsidRPr="003F13CA">
        <w:rPr>
          <w:rFonts w:cs="Times New Roman"/>
          <w:szCs w:val="24"/>
        </w:rPr>
        <w:t>(</w:t>
      </w:r>
      <w:r w:rsidR="003F13CA" w:rsidRPr="003F13CA">
        <w:rPr>
          <w:rFonts w:cs="Times New Roman"/>
          <w:i/>
          <w:iCs/>
          <w:szCs w:val="24"/>
        </w:rPr>
        <w:t>1. Curso Symfony 4—Introducción e Instalación del Framework 2019</w:t>
      </w:r>
      <w:r w:rsidR="003F13CA" w:rsidRPr="003F13CA">
        <w:rPr>
          <w:rFonts w:cs="Times New Roman"/>
          <w:szCs w:val="24"/>
        </w:rPr>
        <w:t>, 2020)</w:t>
      </w:r>
      <w:r>
        <w:fldChar w:fldCharType="end"/>
      </w:r>
      <w:r w:rsidR="00C83788" w:rsidRPr="002D3B7B">
        <w:rPr>
          <w:szCs w:val="24"/>
        </w:rPr>
        <w:t xml:space="preserve"> </w:t>
      </w:r>
    </w:p>
    <w:p w14:paraId="664355AD" w14:textId="54C5068D" w:rsidR="006603C3" w:rsidRDefault="34BFCE47" w:rsidP="34BFCE47">
      <w:pPr>
        <w:rPr>
          <w:lang w:eastAsia="es-ES"/>
        </w:rPr>
      </w:pPr>
      <w:r w:rsidRPr="34BFCE47">
        <w:rPr>
          <w:lang w:eastAsia="es-ES"/>
        </w:rPr>
        <w:t xml:space="preserve">La única ventaja inicial ha sido el disponer de algunos conocimientos sobre el </w:t>
      </w:r>
      <w:r w:rsidRPr="00976F27">
        <w:rPr>
          <w:i/>
          <w:iCs/>
          <w:lang w:eastAsia="es-ES"/>
        </w:rPr>
        <w:t>Framework</w:t>
      </w:r>
      <w:r w:rsidRPr="34BFCE47">
        <w:rPr>
          <w:lang w:eastAsia="es-ES"/>
        </w:rPr>
        <w:t xml:space="preserve"> y sobre PHP y </w:t>
      </w:r>
      <w:r w:rsidR="002C7CF3" w:rsidRPr="34BFCE47">
        <w:rPr>
          <w:lang w:eastAsia="es-ES"/>
        </w:rPr>
        <w:t>JavaScript</w:t>
      </w:r>
      <w:r w:rsidRPr="34BFCE47">
        <w:rPr>
          <w:lang w:eastAsia="es-ES"/>
        </w:rPr>
        <w:t xml:space="preserve"> al realizarlo durante el desarrollo de las prácticas.</w:t>
      </w:r>
    </w:p>
    <w:p w14:paraId="67E6C8D1" w14:textId="2DFB5810" w:rsidR="00846FD9" w:rsidRDefault="0033550F" w:rsidP="00846FD9">
      <w:pPr>
        <w:rPr>
          <w:lang w:eastAsia="es-ES"/>
        </w:rPr>
      </w:pPr>
      <w:r>
        <w:rPr>
          <w:lang w:eastAsia="es-ES"/>
        </w:rPr>
        <w:t xml:space="preserve">Mas tarde al implementar diversas extensiones de PHP y JavaScript, </w:t>
      </w:r>
      <w:r w:rsidR="00CC0435">
        <w:rPr>
          <w:lang w:eastAsia="es-ES"/>
        </w:rPr>
        <w:t>se ha</w:t>
      </w:r>
      <w:r>
        <w:rPr>
          <w:lang w:eastAsia="es-ES"/>
        </w:rPr>
        <w:t xml:space="preserve"> tenido que aprender el funcionamiento de cada una de las mismas</w:t>
      </w:r>
      <w:r w:rsidR="00846FD9">
        <w:rPr>
          <w:lang w:eastAsia="es-ES"/>
        </w:rPr>
        <w:t>. Uno de los casos que me ha resultado más complicado ha sido al pasar los datos de servidor a cliente al usar Ag-</w:t>
      </w:r>
      <w:proofErr w:type="spellStart"/>
      <w:r w:rsidR="00846FD9">
        <w:rPr>
          <w:lang w:eastAsia="es-ES"/>
        </w:rPr>
        <w:t>Grid</w:t>
      </w:r>
      <w:proofErr w:type="spellEnd"/>
      <w:r w:rsidR="00846FD9">
        <w:rPr>
          <w:lang w:eastAsia="es-ES"/>
        </w:rPr>
        <w:t xml:space="preserve"> para mostrar las tablas de la página y </w:t>
      </w:r>
      <w:proofErr w:type="spellStart"/>
      <w:r w:rsidR="00846FD9">
        <w:rPr>
          <w:lang w:eastAsia="es-ES"/>
        </w:rPr>
        <w:t>ChartJS</w:t>
      </w:r>
      <w:proofErr w:type="spellEnd"/>
      <w:r w:rsidR="00846FD9">
        <w:rPr>
          <w:lang w:eastAsia="es-ES"/>
        </w:rPr>
        <w:t xml:space="preserve"> para los gráficos. </w:t>
      </w:r>
    </w:p>
    <w:p w14:paraId="3B62DA26" w14:textId="46F65A42" w:rsidR="34BFCE47" w:rsidRDefault="34BFCE47" w:rsidP="34BFCE47">
      <w:pPr>
        <w:rPr>
          <w:lang w:eastAsia="es-ES"/>
        </w:rPr>
      </w:pPr>
      <w:r w:rsidRPr="34BFCE47">
        <w:rPr>
          <w:lang w:eastAsia="es-ES"/>
        </w:rPr>
        <w:lastRenderedPageBreak/>
        <w:t xml:space="preserve">También se han empleado diversos scripts realizados en </w:t>
      </w:r>
      <w:proofErr w:type="spellStart"/>
      <w:r w:rsidR="00976F27" w:rsidRPr="00976F27">
        <w:rPr>
          <w:i/>
          <w:iCs/>
          <w:lang w:eastAsia="es-ES"/>
        </w:rPr>
        <w:t>B</w:t>
      </w:r>
      <w:r w:rsidRPr="00976F27">
        <w:rPr>
          <w:i/>
          <w:iCs/>
          <w:lang w:eastAsia="es-ES"/>
        </w:rPr>
        <w:t>ash</w:t>
      </w:r>
      <w:proofErr w:type="spellEnd"/>
      <w:r w:rsidRPr="34BFCE47">
        <w:rPr>
          <w:lang w:eastAsia="es-ES"/>
        </w:rPr>
        <w:t>, pero para el simple funcionamiento de estos no ha sido necesaria ninguna guía adicional.</w:t>
      </w:r>
    </w:p>
    <w:p w14:paraId="6C0522BA" w14:textId="6205F800" w:rsidR="34BFCE47" w:rsidRDefault="34BFCE47" w:rsidP="34BFCE47">
      <w:pPr>
        <w:rPr>
          <w:lang w:eastAsia="es-ES"/>
        </w:rPr>
      </w:pPr>
    </w:p>
    <w:p w14:paraId="1A965116" w14:textId="7BB5C9E2" w:rsidR="006603C3" w:rsidRDefault="002D3B7B" w:rsidP="00130C88">
      <w:pPr>
        <w:pStyle w:val="Ttulo2"/>
        <w:numPr>
          <w:ilvl w:val="1"/>
          <w:numId w:val="7"/>
        </w:numPr>
      </w:pPr>
      <w:bookmarkStart w:id="40" w:name="_Toc32455390"/>
      <w:r>
        <w:t>Establecimiento de requisitos</w:t>
      </w:r>
      <w:bookmarkEnd w:id="40"/>
    </w:p>
    <w:p w14:paraId="6E0B4C9B" w14:textId="045B404D" w:rsidR="006603C3" w:rsidRDefault="34BFCE47" w:rsidP="34BFCE47">
      <w:pPr>
        <w:rPr>
          <w:lang w:eastAsia="es-ES"/>
        </w:rPr>
      </w:pPr>
      <w:r w:rsidRPr="34BFCE47">
        <w:rPr>
          <w:lang w:eastAsia="es-ES"/>
        </w:rPr>
        <w:t xml:space="preserve">En la primera reunión del proyecto </w:t>
      </w:r>
      <w:r w:rsidR="00CC0435">
        <w:rPr>
          <w:lang w:eastAsia="es-ES"/>
        </w:rPr>
        <w:t>se ha</w:t>
      </w:r>
      <w:r w:rsidRPr="34BFCE47">
        <w:rPr>
          <w:lang w:eastAsia="es-ES"/>
        </w:rPr>
        <w:t xml:space="preserve"> realizado una especificación inicial de los requisitos funcionales y no funcionales a realizar durante el proyecto:</w:t>
      </w:r>
    </w:p>
    <w:p w14:paraId="370D7D27" w14:textId="580C5AF9" w:rsidR="006603C3" w:rsidRDefault="34BFCE47" w:rsidP="34BFCE47">
      <w:pPr>
        <w:pStyle w:val="Prrafodelista"/>
        <w:numPr>
          <w:ilvl w:val="0"/>
          <w:numId w:val="23"/>
        </w:numPr>
        <w:rPr>
          <w:lang w:eastAsia="es-ES"/>
        </w:rPr>
      </w:pPr>
      <w:r w:rsidRPr="34BFCE47">
        <w:rPr>
          <w:lang w:eastAsia="es-ES"/>
        </w:rPr>
        <w:t>Recoger datos de la API BBVA</w:t>
      </w:r>
    </w:p>
    <w:p w14:paraId="5847C8C1" w14:textId="4913A996" w:rsidR="006603C3" w:rsidRDefault="34BFCE47" w:rsidP="34BFCE47">
      <w:pPr>
        <w:pStyle w:val="Prrafodelista"/>
        <w:numPr>
          <w:ilvl w:val="0"/>
          <w:numId w:val="23"/>
        </w:numPr>
        <w:rPr>
          <w:szCs w:val="24"/>
          <w:lang w:eastAsia="es-ES"/>
        </w:rPr>
      </w:pPr>
      <w:r w:rsidRPr="34BFCE47">
        <w:rPr>
          <w:lang w:eastAsia="es-ES"/>
        </w:rPr>
        <w:t>Una vez recogidos los datos subirlos a nuestra base de datos para posteriores consultas.</w:t>
      </w:r>
    </w:p>
    <w:p w14:paraId="08A7B706" w14:textId="4FF4F6A5" w:rsidR="006603C3" w:rsidRDefault="34BFCE47" w:rsidP="34BFCE47">
      <w:pPr>
        <w:pStyle w:val="Prrafodelista"/>
        <w:numPr>
          <w:ilvl w:val="0"/>
          <w:numId w:val="23"/>
        </w:numPr>
        <w:rPr>
          <w:szCs w:val="24"/>
          <w:lang w:eastAsia="es-ES"/>
        </w:rPr>
      </w:pPr>
      <w:r w:rsidRPr="34BFCE47">
        <w:rPr>
          <w:lang w:eastAsia="es-ES"/>
        </w:rPr>
        <w:t xml:space="preserve">Implementar página de </w:t>
      </w:r>
      <w:proofErr w:type="spellStart"/>
      <w:r w:rsidRPr="006303A4">
        <w:rPr>
          <w:i/>
          <w:iCs/>
          <w:lang w:eastAsia="es-ES"/>
        </w:rPr>
        <w:t>login</w:t>
      </w:r>
      <w:proofErr w:type="spellEnd"/>
      <w:r w:rsidRPr="34BFCE47">
        <w:rPr>
          <w:lang w:eastAsia="es-ES"/>
        </w:rPr>
        <w:t>.</w:t>
      </w:r>
    </w:p>
    <w:p w14:paraId="5DD3A7D9" w14:textId="44342CA4" w:rsidR="34BFCE47" w:rsidRPr="00846FD9" w:rsidRDefault="34BFCE47" w:rsidP="34BFCE47">
      <w:pPr>
        <w:pStyle w:val="Prrafodelista"/>
        <w:numPr>
          <w:ilvl w:val="0"/>
          <w:numId w:val="23"/>
        </w:numPr>
        <w:rPr>
          <w:szCs w:val="24"/>
          <w:lang w:eastAsia="es-ES"/>
        </w:rPr>
      </w:pPr>
      <w:r w:rsidRPr="34BFCE47">
        <w:rPr>
          <w:lang w:eastAsia="es-ES"/>
        </w:rPr>
        <w:t>Implementar página de registro.</w:t>
      </w:r>
    </w:p>
    <w:p w14:paraId="20A15C28" w14:textId="36E21470" w:rsidR="00846FD9" w:rsidRPr="00846FD9" w:rsidRDefault="00846FD9" w:rsidP="00846FD9">
      <w:pPr>
        <w:pStyle w:val="Prrafodelista"/>
        <w:numPr>
          <w:ilvl w:val="0"/>
          <w:numId w:val="23"/>
        </w:numPr>
        <w:rPr>
          <w:lang w:eastAsia="es-ES"/>
        </w:rPr>
      </w:pPr>
      <w:r w:rsidRPr="34BFCE47">
        <w:rPr>
          <w:lang w:eastAsia="es-ES"/>
        </w:rPr>
        <w:t>Mostrar gráficos asociados a estos datos.</w:t>
      </w:r>
    </w:p>
    <w:p w14:paraId="42C6D796" w14:textId="289DCB58" w:rsidR="006603C3" w:rsidRDefault="34BFCE47" w:rsidP="00130C88">
      <w:pPr>
        <w:pStyle w:val="Prrafodelista"/>
        <w:numPr>
          <w:ilvl w:val="0"/>
          <w:numId w:val="23"/>
        </w:numPr>
        <w:rPr>
          <w:lang w:eastAsia="es-ES"/>
        </w:rPr>
      </w:pPr>
      <w:r w:rsidRPr="34BFCE47">
        <w:rPr>
          <w:lang w:eastAsia="es-ES"/>
        </w:rPr>
        <w:t>Mostrar tabla de datos por cada código postal y tipo de datos.</w:t>
      </w:r>
    </w:p>
    <w:p w14:paraId="488EAF68" w14:textId="77777777" w:rsidR="00130C88" w:rsidRDefault="00130C88" w:rsidP="00130C88">
      <w:pPr>
        <w:ind w:firstLine="0"/>
        <w:rPr>
          <w:lang w:eastAsia="es-ES"/>
        </w:rPr>
      </w:pPr>
    </w:p>
    <w:p w14:paraId="1EB2FA40" w14:textId="68C1C6AA" w:rsidR="00326A33" w:rsidRPr="004F79C6" w:rsidRDefault="34BFCE47" w:rsidP="004F79C6">
      <w:pPr>
        <w:pStyle w:val="Ttulo2"/>
        <w:numPr>
          <w:ilvl w:val="1"/>
          <w:numId w:val="7"/>
        </w:numPr>
      </w:pPr>
      <w:bookmarkStart w:id="41" w:name="_Toc32455391"/>
      <w:r>
        <w:t>Arquitectura MVC</w:t>
      </w:r>
      <w:bookmarkEnd w:id="41"/>
    </w:p>
    <w:p w14:paraId="25846B3D" w14:textId="3A6E9F56" w:rsidR="006603C3" w:rsidRDefault="34BFCE47">
      <w:r>
        <w:t>La arquitectura modelo vista controlador se basa en dividir la aplicación en varias partes:</w:t>
      </w:r>
    </w:p>
    <w:p w14:paraId="038FCFEA" w14:textId="236AD3D2" w:rsidR="34BFCE47" w:rsidRDefault="34BFCE47" w:rsidP="34BFCE47">
      <w:pPr>
        <w:pStyle w:val="Prrafodelista"/>
        <w:numPr>
          <w:ilvl w:val="0"/>
          <w:numId w:val="2"/>
        </w:numPr>
        <w:rPr>
          <w:szCs w:val="24"/>
        </w:rPr>
      </w:pPr>
      <w:r>
        <w:t>El modelo es la parte de la aplicación que se encarga de gestionar como la información va a ser utilizada.</w:t>
      </w:r>
    </w:p>
    <w:p w14:paraId="33178301" w14:textId="22B6C3A9" w:rsidR="34BFCE47" w:rsidRDefault="34BFCE47" w:rsidP="34BFCE47">
      <w:pPr>
        <w:pStyle w:val="Prrafodelista"/>
        <w:numPr>
          <w:ilvl w:val="0"/>
          <w:numId w:val="2"/>
        </w:numPr>
        <w:rPr>
          <w:szCs w:val="24"/>
        </w:rPr>
      </w:pPr>
      <w:r>
        <w:t>La vista es la representación de los datos para visualizarlo en pantalla.</w:t>
      </w:r>
    </w:p>
    <w:p w14:paraId="21BB241F" w14:textId="4AB25EBB" w:rsidR="34BFCE47" w:rsidRPr="008971CC" w:rsidRDefault="34BFCE47" w:rsidP="34BFCE47">
      <w:pPr>
        <w:pStyle w:val="Prrafodelista"/>
        <w:numPr>
          <w:ilvl w:val="0"/>
          <w:numId w:val="2"/>
        </w:numPr>
        <w:rPr>
          <w:szCs w:val="24"/>
        </w:rPr>
      </w:pPr>
      <w:r>
        <w:t>El controlador es el código que controla la interacción entre el sistema y el usuario.</w:t>
      </w:r>
    </w:p>
    <w:p w14:paraId="37E91A9A" w14:textId="2691FC8E" w:rsidR="008971CC" w:rsidRDefault="008971CC" w:rsidP="008971CC">
      <w:pPr>
        <w:ind w:left="360" w:firstLine="0"/>
        <w:rPr>
          <w:szCs w:val="24"/>
        </w:rPr>
      </w:pPr>
      <w:r>
        <w:rPr>
          <w:szCs w:val="24"/>
        </w:rPr>
        <w:fldChar w:fldCharType="begin"/>
      </w:r>
      <w:r w:rsidRPr="006038D0">
        <w:rPr>
          <w:szCs w:val="24"/>
        </w:rPr>
        <w:instrText xml:space="preserve"> ADDIN ZOTERO_ITEM CSL_CITATION {"citationID":"ux0Y6aYB","properties":{"formattedCitation":"(Bourne, 1992)","plainCitation":"(Bourne, 1992)","noteIndex":0},"citationItems":[{"id":45,"uris":["http://zotero.org/users/6222520/items/6CWTUKMZ"],"uri":["http://zotero.org/users/6222520/items/6CWTUKMZ"],"itemData":{"id":45,"type":"book","abstract":"This book provides an introduction to the understanding and use of object-oriented methodologies for engineering problem solving with a specific emphasis on analysis and design. (Object-oriented programming is a general computer language methodology. The name comes from the focus on describing problems in terms of objects, both physical and conceptual).","ISBN":"978-0-256-11210-8","language":"en","number-of-pages":"912","publisher":"CRC Press","source":"Google Books","title":"Object-Oriented Engineering: Building Engineering Systems Usig Smalltalk-80","title-short":"Object-Oriented Engineering","author":[{"family":"Bourne","given":""}],"issued":{"date-parts":[["1992",5,19]]}}}],"schema":"https://github.com/citation-style-language/schema/raw/master/csl-citation.json"} </w:instrText>
      </w:r>
      <w:r>
        <w:rPr>
          <w:szCs w:val="24"/>
        </w:rPr>
        <w:fldChar w:fldCharType="separate"/>
      </w:r>
      <w:r w:rsidR="006E6B66" w:rsidRPr="006E6B66">
        <w:t>(Bourne, 1992)</w:t>
      </w:r>
      <w:r>
        <w:rPr>
          <w:szCs w:val="24"/>
        </w:rPr>
        <w:fldChar w:fldCharType="end"/>
      </w:r>
    </w:p>
    <w:p w14:paraId="22D0688C" w14:textId="77777777" w:rsidR="006038D0" w:rsidRDefault="00326A33" w:rsidP="006038D0">
      <w:pPr>
        <w:keepNext/>
        <w:ind w:left="360" w:firstLine="0"/>
      </w:pPr>
      <w:r>
        <w:rPr>
          <w:noProof/>
          <w:lang w:val="en-GB"/>
        </w:rPr>
        <w:drawing>
          <wp:inline distT="0" distB="0" distL="0" distR="0" wp14:anchorId="4593119F" wp14:editId="3617D847">
            <wp:extent cx="3434080" cy="15309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34080" cy="1530985"/>
                    </a:xfrm>
                    <a:prstGeom prst="rect">
                      <a:avLst/>
                    </a:prstGeom>
                    <a:noFill/>
                    <a:ln>
                      <a:noFill/>
                    </a:ln>
                  </pic:spPr>
                </pic:pic>
              </a:graphicData>
            </a:graphic>
          </wp:inline>
        </w:drawing>
      </w:r>
    </w:p>
    <w:p w14:paraId="44295501" w14:textId="75C98E37" w:rsidR="00970E4B" w:rsidRDefault="006038D0" w:rsidP="006038D0">
      <w:pPr>
        <w:pStyle w:val="Descripcin"/>
      </w:pPr>
      <w:bookmarkStart w:id="42" w:name="_Toc32455358"/>
      <w:r>
        <w:t xml:space="preserve">Ilustración </w:t>
      </w:r>
      <w:r w:rsidR="00F31316">
        <w:fldChar w:fldCharType="begin"/>
      </w:r>
      <w:r w:rsidR="00F31316">
        <w:instrText xml:space="preserve"> SEQ Ilustración \* ARABIC </w:instrText>
      </w:r>
      <w:r w:rsidR="00F31316">
        <w:fldChar w:fldCharType="separate"/>
      </w:r>
      <w:r>
        <w:rPr>
          <w:noProof/>
        </w:rPr>
        <w:t>1</w:t>
      </w:r>
      <w:r w:rsidR="00F31316">
        <w:rPr>
          <w:noProof/>
        </w:rPr>
        <w:fldChar w:fldCharType="end"/>
      </w:r>
      <w:r>
        <w:t xml:space="preserve"> MVC</w:t>
      </w:r>
      <w:bookmarkEnd w:id="42"/>
    </w:p>
    <w:p w14:paraId="2429732B" w14:textId="39254298" w:rsidR="006603C3" w:rsidRDefault="34BFCE47">
      <w:r>
        <w:t xml:space="preserve">En nuestro caso el modelo se encuentra implementado a través de abstracción a la base de datos y el acceso a los mismos, las vistas a través de </w:t>
      </w:r>
      <w:proofErr w:type="spellStart"/>
      <w:r w:rsidR="006303A4">
        <w:t>T</w:t>
      </w:r>
      <w:r>
        <w:t>wig</w:t>
      </w:r>
      <w:proofErr w:type="spellEnd"/>
      <w:r>
        <w:t xml:space="preserve"> que es un motor de plantilla PHP y por último el controlador a través de los controladores implementados en PHP.</w:t>
      </w:r>
    </w:p>
    <w:p w14:paraId="31126E5D" w14:textId="24D63AE5" w:rsidR="006603C3" w:rsidRPr="00D97EDD" w:rsidRDefault="006603C3" w:rsidP="00217778">
      <w:pPr>
        <w:ind w:firstLine="0"/>
        <w:rPr>
          <w:i/>
          <w:iCs/>
        </w:rPr>
      </w:pPr>
    </w:p>
    <w:p w14:paraId="4849C1AC" w14:textId="432123A3" w:rsidR="008971CC" w:rsidRPr="008971CC" w:rsidRDefault="34BFCE47" w:rsidP="00AC6441">
      <w:pPr>
        <w:pStyle w:val="Ttulo2"/>
        <w:numPr>
          <w:ilvl w:val="1"/>
          <w:numId w:val="7"/>
        </w:numPr>
      </w:pPr>
      <w:bookmarkStart w:id="43" w:name="_Toc32455392"/>
      <w:r>
        <w:lastRenderedPageBreak/>
        <w:t>Problemas y soluciones</w:t>
      </w:r>
      <w:bookmarkEnd w:id="43"/>
    </w:p>
    <w:p w14:paraId="624052C3" w14:textId="3F9A4990" w:rsidR="34BFCE47" w:rsidRDefault="34BFCE47" w:rsidP="34BFCE47">
      <w:r w:rsidRPr="34BFCE47">
        <w:t xml:space="preserve">Durante el desarrollo del proyecto </w:t>
      </w:r>
      <w:r w:rsidR="00CC0435">
        <w:t>se ha</w:t>
      </w:r>
      <w:r w:rsidRPr="34BFCE47">
        <w:t xml:space="preserve"> encontrado con diversos problemas que han requerido de diversos cambios:</w:t>
      </w:r>
    </w:p>
    <w:p w14:paraId="4618CB10" w14:textId="0880408B" w:rsidR="34BFCE47" w:rsidRDefault="34BFCE47" w:rsidP="34BFCE47">
      <w:pPr>
        <w:pStyle w:val="Prrafodelista"/>
        <w:numPr>
          <w:ilvl w:val="0"/>
          <w:numId w:val="1"/>
        </w:numPr>
        <w:rPr>
          <w:szCs w:val="24"/>
        </w:rPr>
      </w:pPr>
      <w:r w:rsidRPr="34BFCE47">
        <w:t>Al hacer peticiones a la API BBVA tuve algunos problemas que resultaron ser problemas con el router y algunas limitaciones que logré solventar al usar el internet de mi móvil durante la realización de las peticiones.</w:t>
      </w:r>
    </w:p>
    <w:p w14:paraId="6A1EB39B" w14:textId="73BA0D3E" w:rsidR="34BFCE47" w:rsidRDefault="10C54A8B" w:rsidP="10C54A8B">
      <w:pPr>
        <w:pStyle w:val="Prrafodelista"/>
        <w:numPr>
          <w:ilvl w:val="0"/>
          <w:numId w:val="1"/>
        </w:numPr>
        <w:rPr>
          <w:szCs w:val="24"/>
        </w:rPr>
      </w:pPr>
      <w:r>
        <w:t xml:space="preserve">Al recoger datos de la API me di cuenta </w:t>
      </w:r>
      <w:r w:rsidR="008971CC">
        <w:t>de que</w:t>
      </w:r>
      <w:r>
        <w:t xml:space="preserve"> algunas colecciones de datos se componían de más de 500.000 registros por lo que el uso de la capa de abstracción ORM de Symfony tardaba mucho en procesar los datos, por lo que se prescindió de la misma. Para poder realizar la misma operación, pero de manera más eficiente primero, almaceno los datos sobre un fichero csv para posteriormente, subirlo a la base de datos, en mi caso al usar </w:t>
      </w:r>
      <w:r w:rsidR="008971CC">
        <w:t>MySQL</w:t>
      </w:r>
      <w:r>
        <w:t xml:space="preserve"> como gestor de base de datos, se realiza la subida usando el comando </w:t>
      </w:r>
      <w:r w:rsidRPr="00763E7B">
        <w:rPr>
          <w:i/>
          <w:iCs/>
        </w:rPr>
        <w:t>LOAD DATA INFILE</w:t>
      </w:r>
      <w:r>
        <w:t xml:space="preserve">. Esta forma es la misma que utiliza </w:t>
      </w:r>
      <w:r w:rsidR="008971CC">
        <w:t>MySQL</w:t>
      </w:r>
      <w:r>
        <w:t xml:space="preserve"> para importar una base de datos a través de un fichero.</w:t>
      </w:r>
    </w:p>
    <w:p w14:paraId="1B9AA0CE" w14:textId="480E2E55" w:rsidR="00D97EDD" w:rsidRDefault="00DF40AB" w:rsidP="00E768A9">
      <w:pPr>
        <w:pStyle w:val="Prrafodelista"/>
        <w:numPr>
          <w:ilvl w:val="0"/>
          <w:numId w:val="1"/>
        </w:numPr>
        <w:rPr>
          <w:szCs w:val="24"/>
        </w:rPr>
      </w:pPr>
      <w:r>
        <w:rPr>
          <w:szCs w:val="24"/>
        </w:rPr>
        <w:t>Al implementar realizar la internacionalización de la aplicación ha sido necesario realizar grandes cambios sobre el código para poder realizarla de forma dinámica que ha requerido de más cambios de los que pensaba en un primer momento, de forma que es mejor realizarla en primera instancia para no tener este problema en cualquier aplicación futura.</w:t>
      </w:r>
    </w:p>
    <w:p w14:paraId="63145A81" w14:textId="5AECD787" w:rsidR="00763E7B" w:rsidRPr="00E768A9" w:rsidRDefault="00763E7B" w:rsidP="00E768A9">
      <w:pPr>
        <w:pStyle w:val="Prrafodelista"/>
        <w:numPr>
          <w:ilvl w:val="0"/>
          <w:numId w:val="1"/>
        </w:numPr>
        <w:rPr>
          <w:szCs w:val="24"/>
        </w:rPr>
      </w:pPr>
      <w:r>
        <w:rPr>
          <w:szCs w:val="24"/>
        </w:rPr>
        <w:t>Una vez desplegada la aplicación al acceder al menú de administración y realizar peticiones a la API por alguna razón BBVA me bloquea el acceso a la API</w:t>
      </w:r>
      <w:r w:rsidR="00715091">
        <w:rPr>
          <w:szCs w:val="24"/>
        </w:rPr>
        <w:t xml:space="preserve"> devolviendo error 403</w:t>
      </w:r>
      <w:r>
        <w:rPr>
          <w:szCs w:val="24"/>
        </w:rPr>
        <w:t xml:space="preserve"> desde el servidor</w:t>
      </w:r>
      <w:r w:rsidR="00715091">
        <w:rPr>
          <w:szCs w:val="24"/>
        </w:rPr>
        <w:t>,</w:t>
      </w:r>
      <w:r>
        <w:rPr>
          <w:szCs w:val="24"/>
        </w:rPr>
        <w:t xml:space="preserve"> por lo que se deberá primero extraer y subir los datos desde local</w:t>
      </w:r>
      <w:r w:rsidR="00715091">
        <w:rPr>
          <w:szCs w:val="24"/>
        </w:rPr>
        <w:t>,</w:t>
      </w:r>
      <w:r>
        <w:rPr>
          <w:szCs w:val="24"/>
        </w:rPr>
        <w:t xml:space="preserve"> para luego</w:t>
      </w:r>
      <w:r w:rsidR="00715091">
        <w:rPr>
          <w:szCs w:val="24"/>
        </w:rPr>
        <w:t>,</w:t>
      </w:r>
      <w:r>
        <w:rPr>
          <w:szCs w:val="24"/>
        </w:rPr>
        <w:t xml:space="preserve"> subir la base de datos ya extraída.</w:t>
      </w:r>
      <w:r w:rsidR="00715091">
        <w:rPr>
          <w:szCs w:val="24"/>
        </w:rPr>
        <w:t xml:space="preserve"> Se ha intentado de varias formas solucionar el error pero sigue apareciendo.</w:t>
      </w:r>
    </w:p>
    <w:p w14:paraId="49E398E2" w14:textId="77777777" w:rsidR="006603C3" w:rsidRDefault="002D3B7B">
      <w:r>
        <w:br w:type="page"/>
      </w:r>
    </w:p>
    <w:p w14:paraId="03749B52" w14:textId="09526993" w:rsidR="006603C3" w:rsidRDefault="002D3B7B">
      <w:pPr>
        <w:pStyle w:val="Ttulo1"/>
      </w:pPr>
      <w:bookmarkStart w:id="44" w:name="_Toc32455393"/>
      <w:r>
        <w:lastRenderedPageBreak/>
        <w:t>F. Trabajos relacionados</w:t>
      </w:r>
      <w:bookmarkEnd w:id="44"/>
    </w:p>
    <w:p w14:paraId="16287F21" w14:textId="39D7BBD9" w:rsidR="006603C3" w:rsidRDefault="34BFCE47">
      <w:r>
        <w:t>Algunos de los proyectos similares son:</w:t>
      </w:r>
    </w:p>
    <w:p w14:paraId="244E57DD" w14:textId="77777777" w:rsidR="00DF62DE" w:rsidRDefault="00DF62DE"/>
    <w:p w14:paraId="7CC4A16E" w14:textId="2BE3748A" w:rsidR="006603C3" w:rsidRDefault="008C4D80">
      <w:pPr>
        <w:pStyle w:val="Ttulo2"/>
        <w:numPr>
          <w:ilvl w:val="1"/>
          <w:numId w:val="8"/>
        </w:numPr>
      </w:pPr>
      <w:bookmarkStart w:id="45" w:name="_Toc32455394"/>
      <w:r w:rsidRPr="008C4D80">
        <w:t>Domo</w:t>
      </w:r>
      <w:bookmarkEnd w:id="45"/>
    </w:p>
    <w:p w14:paraId="28CBC80F" w14:textId="63146140" w:rsidR="00AC51AE" w:rsidRDefault="00AC51AE" w:rsidP="00AC51AE">
      <w:r w:rsidRPr="008C4D80">
        <w:t>Es una plataforma basada e</w:t>
      </w:r>
      <w:r>
        <w:t>n la nube de gestión de datos de Business Intelligence. Nos devuelve en tiempo real información sobre una gran cantidad de fuentes de información.</w:t>
      </w:r>
      <w:r w:rsidR="002C329A">
        <w:t xml:space="preserve"> </w:t>
      </w:r>
      <w:r w:rsidR="002C329A">
        <w:fldChar w:fldCharType="begin"/>
      </w:r>
      <w:r w:rsidR="008473A7">
        <w:instrText xml:space="preserve"> ADDIN ZOTERO_ITEM CSL_CITATION {"citationID":"fHKW7lrJ","properties":{"formattedCitation":"({\\i{}Connecting Your Data, Systems &amp; People | Domo}, 2020)","plainCitation":"(Connecting Your Data, Systems &amp; People | Domo, 2020)","noteIndex":0},"citationItems":[{"id":71,"uris":["http://zotero.org/users/6222520/items/ZXW2R8M5"],"uri":["http://zotero.org/users/6222520/items/ZXW2R8M5"],"itemData":{"id":71,"type":"webpage","title":"Connecting Your Data, Systems &amp; People | Domo","URL":"https://www.domo.com/","issued":{"date-parts":[["2020",2]]}}}],"schema":"https://github.com/citation-style-language/schema/raw/master/csl-citation.json"} </w:instrText>
      </w:r>
      <w:r w:rsidR="002C329A">
        <w:fldChar w:fldCharType="separate"/>
      </w:r>
      <w:r w:rsidR="008473A7" w:rsidRPr="008473A7">
        <w:rPr>
          <w:rFonts w:cs="Times New Roman"/>
          <w:szCs w:val="24"/>
        </w:rPr>
        <w:t>(</w:t>
      </w:r>
      <w:r w:rsidR="008473A7" w:rsidRPr="008473A7">
        <w:rPr>
          <w:rFonts w:cs="Times New Roman"/>
          <w:i/>
          <w:iCs/>
          <w:szCs w:val="24"/>
        </w:rPr>
        <w:t>Connecting Your Data, Systems &amp; People | Domo</w:t>
      </w:r>
      <w:r w:rsidR="008473A7" w:rsidRPr="008473A7">
        <w:rPr>
          <w:rFonts w:cs="Times New Roman"/>
          <w:szCs w:val="24"/>
        </w:rPr>
        <w:t>, 2020)</w:t>
      </w:r>
      <w:r w:rsidR="002C329A">
        <w:fldChar w:fldCharType="end"/>
      </w:r>
      <w:r>
        <w:t xml:space="preserve"> Algunas de las características de la plataforma son: </w:t>
      </w:r>
    </w:p>
    <w:p w14:paraId="2CC6B7B3" w14:textId="77777777" w:rsidR="00AC51AE" w:rsidRDefault="00AC51AE" w:rsidP="00AC51AE">
      <w:pPr>
        <w:pStyle w:val="Prrafodelista"/>
        <w:numPr>
          <w:ilvl w:val="0"/>
          <w:numId w:val="42"/>
        </w:numPr>
      </w:pPr>
      <w:r>
        <w:t>Acceso a datos de negocio en tiempo real.</w:t>
      </w:r>
    </w:p>
    <w:p w14:paraId="5E82161B" w14:textId="77777777" w:rsidR="00AC51AE" w:rsidRDefault="00AC51AE" w:rsidP="00AC51AE">
      <w:pPr>
        <w:pStyle w:val="Prrafodelista"/>
        <w:numPr>
          <w:ilvl w:val="0"/>
          <w:numId w:val="42"/>
        </w:numPr>
      </w:pPr>
      <w:bookmarkStart w:id="46" w:name="_Hlk31660815"/>
      <w:r>
        <w:t>Acceso a tablero de control (</w:t>
      </w:r>
      <w:proofErr w:type="spellStart"/>
      <w:r w:rsidRPr="0039219E">
        <w:rPr>
          <w:i/>
          <w:iCs/>
        </w:rPr>
        <w:t>dashboard</w:t>
      </w:r>
      <w:proofErr w:type="spellEnd"/>
      <w:r>
        <w:t xml:space="preserve">) </w:t>
      </w:r>
      <w:bookmarkEnd w:id="46"/>
      <w:r>
        <w:t>desde cualquier dispositivo.</w:t>
      </w:r>
    </w:p>
    <w:p w14:paraId="3F96FFF9" w14:textId="77777777" w:rsidR="00AC51AE" w:rsidRDefault="00AC51AE" w:rsidP="00AC51AE">
      <w:pPr>
        <w:pStyle w:val="Prrafodelista"/>
        <w:numPr>
          <w:ilvl w:val="0"/>
          <w:numId w:val="42"/>
        </w:numPr>
      </w:pPr>
      <w:r>
        <w:t>Permite recoger los datos de diversas fuentes.</w:t>
      </w:r>
    </w:p>
    <w:p w14:paraId="1EE6B818" w14:textId="2AAB78C6" w:rsidR="00AC51AE" w:rsidRDefault="00AC51AE" w:rsidP="00AC51AE">
      <w:pPr>
        <w:pStyle w:val="Prrafodelista"/>
        <w:numPr>
          <w:ilvl w:val="0"/>
          <w:numId w:val="42"/>
        </w:numPr>
      </w:pPr>
      <w:r>
        <w:t>Subscripción mensual. Precio dependiendo del uso de la plataforma, el uso al almacenar datos y del número de usuarios</w:t>
      </w:r>
    </w:p>
    <w:p w14:paraId="143132E2" w14:textId="4E11D6DD" w:rsidR="00AC51AE" w:rsidRDefault="00AC51AE" w:rsidP="00AC51AE">
      <w:pPr>
        <w:pStyle w:val="Prrafodelista"/>
        <w:numPr>
          <w:ilvl w:val="0"/>
          <w:numId w:val="42"/>
        </w:numPr>
      </w:pPr>
      <w:r>
        <w:t>Cerca de 1000 fuentes de datos</w:t>
      </w:r>
      <w:r w:rsidR="00056CE9">
        <w:t xml:space="preserve"> preexistentes</w:t>
      </w:r>
      <w:r>
        <w:t xml:space="preserve">. </w:t>
      </w:r>
    </w:p>
    <w:p w14:paraId="3E79CA7D" w14:textId="77777777" w:rsidR="00AC51AE" w:rsidRDefault="00AC51AE" w:rsidP="00AC51AE">
      <w:pPr>
        <w:pStyle w:val="Prrafodelista"/>
        <w:numPr>
          <w:ilvl w:val="0"/>
          <w:numId w:val="42"/>
        </w:numPr>
      </w:pPr>
      <w:r>
        <w:t>Protección para tus datos de forma que sean privados.</w:t>
      </w:r>
    </w:p>
    <w:p w14:paraId="6159F4B3" w14:textId="77777777" w:rsidR="00AC51AE" w:rsidRDefault="00AC51AE" w:rsidP="00AC51AE">
      <w:pPr>
        <w:pStyle w:val="Prrafodelista"/>
        <w:numPr>
          <w:ilvl w:val="0"/>
          <w:numId w:val="42"/>
        </w:numPr>
      </w:pPr>
      <w:r>
        <w:t>Tratamiento de los datos sobre el tablero de control.</w:t>
      </w:r>
    </w:p>
    <w:p w14:paraId="530D6851" w14:textId="77777777" w:rsidR="00AC51AE" w:rsidRDefault="00AC51AE" w:rsidP="00AC51AE">
      <w:pPr>
        <w:pStyle w:val="Prrafodelista"/>
        <w:numPr>
          <w:ilvl w:val="0"/>
          <w:numId w:val="42"/>
        </w:numPr>
      </w:pPr>
      <w:r>
        <w:t>Incluye más de 150 gráficos y más de 7000 mapas personalizados.</w:t>
      </w:r>
    </w:p>
    <w:p w14:paraId="4467DDD7" w14:textId="77777777" w:rsidR="00AC51AE" w:rsidRDefault="00AC51AE" w:rsidP="00AC51AE">
      <w:pPr>
        <w:pStyle w:val="Prrafodelista"/>
        <w:numPr>
          <w:ilvl w:val="0"/>
          <w:numId w:val="42"/>
        </w:numPr>
      </w:pPr>
      <w:r>
        <w:t>Acceso a el tablero de control desde cualquier dispositivo</w:t>
      </w:r>
    </w:p>
    <w:p w14:paraId="5FB668F4" w14:textId="77777777" w:rsidR="00AC51AE" w:rsidRDefault="00AC51AE" w:rsidP="00AC51AE">
      <w:pPr>
        <w:pStyle w:val="Prrafodelista"/>
        <w:numPr>
          <w:ilvl w:val="0"/>
          <w:numId w:val="42"/>
        </w:numPr>
      </w:pPr>
      <w:r>
        <w:t>Accede a tus propios datos directamente desde tus bases de datos.</w:t>
      </w:r>
    </w:p>
    <w:p w14:paraId="73E54F66" w14:textId="77777777" w:rsidR="00AC51AE" w:rsidRDefault="00AC51AE" w:rsidP="00AC51AE">
      <w:pPr>
        <w:pStyle w:val="Prrafodelista"/>
        <w:numPr>
          <w:ilvl w:val="0"/>
          <w:numId w:val="42"/>
        </w:numPr>
      </w:pPr>
      <w:r>
        <w:t>Puedes crear tus propios conectores en caso de necesitarlos.</w:t>
      </w:r>
    </w:p>
    <w:p w14:paraId="4A066BE0" w14:textId="31420B2E" w:rsidR="00AC51AE" w:rsidRDefault="00AC51AE" w:rsidP="00AC51AE">
      <w:pPr>
        <w:pStyle w:val="Prrafodelista"/>
        <w:numPr>
          <w:ilvl w:val="0"/>
          <w:numId w:val="42"/>
        </w:numPr>
      </w:pPr>
      <w:r>
        <w:t>Dos factores de autenticación para mayor seguridad.</w:t>
      </w:r>
    </w:p>
    <w:p w14:paraId="4DB3B7B4" w14:textId="77777777" w:rsidR="00AC51AE" w:rsidRPr="00AC51AE" w:rsidRDefault="00AC51AE" w:rsidP="00AC51AE">
      <w:pPr>
        <w:ind w:firstLine="0"/>
      </w:pPr>
    </w:p>
    <w:p w14:paraId="226ABB39" w14:textId="33CADDF4" w:rsidR="00AC51AE" w:rsidRDefault="00AC51AE" w:rsidP="00AC51AE">
      <w:pPr>
        <w:pStyle w:val="Ttulo2"/>
        <w:numPr>
          <w:ilvl w:val="1"/>
          <w:numId w:val="8"/>
        </w:numPr>
      </w:pPr>
      <w:bookmarkStart w:id="47" w:name="_Toc32455395"/>
      <w:proofErr w:type="spellStart"/>
      <w:r w:rsidRPr="00AC51AE">
        <w:t>Tableau</w:t>
      </w:r>
      <w:bookmarkEnd w:id="47"/>
      <w:proofErr w:type="spellEnd"/>
    </w:p>
    <w:p w14:paraId="59577D56" w14:textId="248FF23F" w:rsidR="002C329A" w:rsidRDefault="002C329A" w:rsidP="002C329A">
      <w:r>
        <w:t xml:space="preserve">Esta otra plataforma nos permite de igual forma acceder a nuestros datos y a un tablero de control, pero en este caso, se puede usar en la nube o sobre un servidor propio. </w:t>
      </w:r>
      <w:r>
        <w:fldChar w:fldCharType="begin"/>
      </w:r>
      <w:r w:rsidR="008473A7">
        <w:instrText xml:space="preserve"> ADDIN ZOTERO_ITEM CSL_CITATION {"citationID":"YCqkwYJw","properties":{"formattedCitation":"({\\i{}Tableau}, 2020)","plainCitation":"(Tableau, 2020)","noteIndex":0},"citationItems":[{"id":73,"uris":["http://zotero.org/users/6222520/items/HFDHTP8U"],"uri":["http://zotero.org/users/6222520/items/HFDHTP8U"],"itemData":{"id":73,"type":"webpage","abstract":"Tableau es un software de an</w:instrText>
      </w:r>
      <w:r w:rsidR="008473A7">
        <w:rPr>
          <w:rFonts w:hint="eastAsia"/>
        </w:rPr>
        <w:instrText>á</w:instrText>
      </w:r>
      <w:r w:rsidR="008473A7">
        <w:instrText>lisis visual para inteligencia de negocios Vea y comprenda cualquier tipo de datos con Tableau.","container-title":"Tableau Software","language":"es","title":"Tableau: Software de an</w:instrText>
      </w:r>
      <w:r w:rsidR="008473A7">
        <w:rPr>
          <w:rFonts w:hint="eastAsia"/>
        </w:rPr>
        <w:instrText>á</w:instrText>
      </w:r>
      <w:r w:rsidR="008473A7">
        <w:instrText xml:space="preserve">lisis e inteligencia de negocios","title-short":"Tableau","URL":"https://www.tableau.com/es-es","issued":{"date-parts":[["2020",2]]}}}],"schema":"https://github.com/citation-style-language/schema/raw/master/csl-citation.json"} </w:instrText>
      </w:r>
      <w:r>
        <w:fldChar w:fldCharType="separate"/>
      </w:r>
      <w:r w:rsidR="008473A7" w:rsidRPr="008473A7">
        <w:rPr>
          <w:rFonts w:cs="Times New Roman"/>
          <w:szCs w:val="24"/>
        </w:rPr>
        <w:t>(</w:t>
      </w:r>
      <w:r w:rsidR="008473A7" w:rsidRPr="008473A7">
        <w:rPr>
          <w:rFonts w:cs="Times New Roman"/>
          <w:i/>
          <w:iCs/>
          <w:szCs w:val="24"/>
        </w:rPr>
        <w:t>Tableau</w:t>
      </w:r>
      <w:r w:rsidR="008473A7" w:rsidRPr="008473A7">
        <w:rPr>
          <w:rFonts w:cs="Times New Roman"/>
          <w:szCs w:val="24"/>
        </w:rPr>
        <w:t>, 2020)</w:t>
      </w:r>
      <w:r>
        <w:fldChar w:fldCharType="end"/>
      </w:r>
      <w:r>
        <w:t xml:space="preserve"> Algunas de sus características son:</w:t>
      </w:r>
    </w:p>
    <w:p w14:paraId="0C702410" w14:textId="77777777" w:rsidR="002C329A" w:rsidRDefault="002C329A" w:rsidP="002C329A">
      <w:pPr>
        <w:pStyle w:val="Prrafodelista"/>
        <w:numPr>
          <w:ilvl w:val="0"/>
          <w:numId w:val="43"/>
        </w:numPr>
      </w:pPr>
      <w:r>
        <w:t>Acceso a datos en tiempo real.</w:t>
      </w:r>
    </w:p>
    <w:p w14:paraId="452428CB" w14:textId="77777777" w:rsidR="002C329A" w:rsidRDefault="002C329A" w:rsidP="002C329A">
      <w:pPr>
        <w:pStyle w:val="Prrafodelista"/>
        <w:numPr>
          <w:ilvl w:val="0"/>
          <w:numId w:val="43"/>
        </w:numPr>
      </w:pPr>
      <w:r>
        <w:t>Acceso a tablero de control (</w:t>
      </w:r>
      <w:proofErr w:type="spellStart"/>
      <w:r w:rsidRPr="0039219E">
        <w:rPr>
          <w:i/>
          <w:iCs/>
        </w:rPr>
        <w:t>dashboard</w:t>
      </w:r>
      <w:proofErr w:type="spellEnd"/>
      <w:r>
        <w:t>) desde Windows o Mac aunque se puede montar el tablero en un servidor y verlo desde cualquier dispositivo.</w:t>
      </w:r>
    </w:p>
    <w:p w14:paraId="173DC951" w14:textId="77777777" w:rsidR="002C329A" w:rsidRDefault="002C329A" w:rsidP="002C329A">
      <w:pPr>
        <w:pStyle w:val="Prrafodelista"/>
        <w:numPr>
          <w:ilvl w:val="0"/>
          <w:numId w:val="43"/>
        </w:numPr>
      </w:pPr>
      <w:r>
        <w:t>Permite recoger los datos de diversas fuentes.</w:t>
      </w:r>
    </w:p>
    <w:p w14:paraId="3860EC89" w14:textId="77777777" w:rsidR="002C329A" w:rsidRDefault="002C329A" w:rsidP="002C329A">
      <w:pPr>
        <w:pStyle w:val="Prrafodelista"/>
        <w:numPr>
          <w:ilvl w:val="0"/>
          <w:numId w:val="43"/>
        </w:numPr>
        <w:rPr>
          <w:rStyle w:val="price-tagprice"/>
        </w:rPr>
      </w:pPr>
      <w:r>
        <w:t xml:space="preserve">Subscripción anual. </w:t>
      </w:r>
      <w:r>
        <w:rPr>
          <w:rStyle w:val="price-tagprice"/>
        </w:rPr>
        <w:t>70 $ por mes y por usuario</w:t>
      </w:r>
    </w:p>
    <w:p w14:paraId="795F21E0" w14:textId="77777777" w:rsidR="002C329A" w:rsidRDefault="002C329A" w:rsidP="002C329A">
      <w:pPr>
        <w:pStyle w:val="Prrafodelista"/>
        <w:numPr>
          <w:ilvl w:val="0"/>
          <w:numId w:val="43"/>
        </w:numPr>
        <w:rPr>
          <w:rStyle w:val="price-tagprice"/>
        </w:rPr>
      </w:pPr>
      <w:r>
        <w:rPr>
          <w:rStyle w:val="price-tagprice"/>
        </w:rPr>
        <w:t>Sin fuentes de datos preexistentes.</w:t>
      </w:r>
    </w:p>
    <w:p w14:paraId="51A393F9" w14:textId="77777777" w:rsidR="002C329A" w:rsidRDefault="002C329A" w:rsidP="002C329A">
      <w:pPr>
        <w:pStyle w:val="Prrafodelista"/>
        <w:numPr>
          <w:ilvl w:val="0"/>
          <w:numId w:val="43"/>
        </w:numPr>
      </w:pPr>
      <w:r>
        <w:t>Tratamiento de los datos sobre el tablero de control.</w:t>
      </w:r>
    </w:p>
    <w:p w14:paraId="464924E2" w14:textId="15BD6F34" w:rsidR="002C329A" w:rsidRDefault="002C329A" w:rsidP="002C329A">
      <w:pPr>
        <w:pStyle w:val="Prrafodelista"/>
        <w:numPr>
          <w:ilvl w:val="0"/>
          <w:numId w:val="43"/>
        </w:numPr>
      </w:pPr>
      <w:r>
        <w:t>Accede a tus propios datos directamente desde tus bases de datos.</w:t>
      </w:r>
    </w:p>
    <w:p w14:paraId="1F5FE992" w14:textId="77777777" w:rsidR="00F447BC" w:rsidRPr="002C329A" w:rsidRDefault="00F447BC" w:rsidP="00F447BC"/>
    <w:p w14:paraId="786424DF" w14:textId="3DA8ACF0" w:rsidR="002C329A" w:rsidRDefault="002C329A" w:rsidP="002C329A">
      <w:pPr>
        <w:pStyle w:val="Ttulo2"/>
        <w:numPr>
          <w:ilvl w:val="1"/>
          <w:numId w:val="8"/>
        </w:numPr>
      </w:pPr>
      <w:bookmarkStart w:id="48" w:name="_Toc32455396"/>
      <w:proofErr w:type="spellStart"/>
      <w:r>
        <w:lastRenderedPageBreak/>
        <w:t>Looker</w:t>
      </w:r>
      <w:bookmarkEnd w:id="48"/>
      <w:proofErr w:type="spellEnd"/>
    </w:p>
    <w:p w14:paraId="2E763BD6" w14:textId="15B9670E" w:rsidR="00F10208" w:rsidRDefault="00F10208" w:rsidP="00F10208">
      <w:r>
        <w:t xml:space="preserve">Otra plataforma para gestionar nuestros </w:t>
      </w:r>
      <w:r w:rsidR="003F13CA">
        <w:t>datos,</w:t>
      </w:r>
      <w:r>
        <w:t xml:space="preserve"> </w:t>
      </w:r>
      <w:r w:rsidR="00DD71B1">
        <w:t>está</w:t>
      </w:r>
      <w:r>
        <w:t xml:space="preserve"> basada en una plataforma basada en navegador. Algunas características del mismo son:</w:t>
      </w:r>
    </w:p>
    <w:p w14:paraId="62E68E63" w14:textId="77777777" w:rsidR="00F10208" w:rsidRDefault="00F10208" w:rsidP="00F10208">
      <w:pPr>
        <w:pStyle w:val="Prrafodelista"/>
        <w:numPr>
          <w:ilvl w:val="0"/>
          <w:numId w:val="44"/>
        </w:numPr>
      </w:pPr>
      <w:r>
        <w:t>Acceso a datos en tiempo real.</w:t>
      </w:r>
    </w:p>
    <w:p w14:paraId="5942E130" w14:textId="02528F66" w:rsidR="00F10208" w:rsidRDefault="00F10208" w:rsidP="00F10208">
      <w:pPr>
        <w:pStyle w:val="Prrafodelista"/>
        <w:numPr>
          <w:ilvl w:val="0"/>
          <w:numId w:val="44"/>
        </w:numPr>
      </w:pPr>
      <w:r>
        <w:t>Acceso a tablero de control (</w:t>
      </w:r>
      <w:proofErr w:type="spellStart"/>
      <w:r w:rsidRPr="003F13CA">
        <w:rPr>
          <w:i/>
          <w:iCs/>
        </w:rPr>
        <w:t>dashboard</w:t>
      </w:r>
      <w:proofErr w:type="spellEnd"/>
      <w:r>
        <w:t>) desde navegador.</w:t>
      </w:r>
    </w:p>
    <w:p w14:paraId="148BD566" w14:textId="039AC6E0" w:rsidR="00F10208" w:rsidRDefault="00F10208" w:rsidP="00F10208">
      <w:pPr>
        <w:pStyle w:val="Prrafodelista"/>
        <w:numPr>
          <w:ilvl w:val="0"/>
          <w:numId w:val="44"/>
        </w:numPr>
      </w:pPr>
      <w:r>
        <w:t>Permite recoger los datos de diversas fuentes. Principalmente de una base de datos.</w:t>
      </w:r>
    </w:p>
    <w:p w14:paraId="38C57AA0" w14:textId="744A3B5F" w:rsidR="00F10208" w:rsidRDefault="00F10208" w:rsidP="00F10208">
      <w:pPr>
        <w:pStyle w:val="Prrafodelista"/>
        <w:numPr>
          <w:ilvl w:val="0"/>
          <w:numId w:val="44"/>
        </w:numPr>
      </w:pPr>
      <w:r>
        <w:t>Precio dependiendo del número de usuarios</w:t>
      </w:r>
      <w:r w:rsidR="00F447BC">
        <w:t xml:space="preserve"> y escala de los datos.</w:t>
      </w:r>
    </w:p>
    <w:p w14:paraId="5ED48FC4" w14:textId="6AC64C49" w:rsidR="00F447BC" w:rsidRDefault="00F447BC" w:rsidP="00F10208">
      <w:pPr>
        <w:pStyle w:val="Prrafodelista"/>
        <w:numPr>
          <w:ilvl w:val="0"/>
          <w:numId w:val="44"/>
        </w:numPr>
      </w:pPr>
      <w:r>
        <w:t>Sin fuentes de datos preexistentes.</w:t>
      </w:r>
    </w:p>
    <w:p w14:paraId="1D616632" w14:textId="77777777" w:rsidR="00F447BC" w:rsidRDefault="00F447BC" w:rsidP="00F447BC">
      <w:pPr>
        <w:pStyle w:val="Prrafodelista"/>
        <w:numPr>
          <w:ilvl w:val="0"/>
          <w:numId w:val="44"/>
        </w:numPr>
      </w:pPr>
      <w:r>
        <w:t>Tratamiento de los datos sobre el tablero de control.</w:t>
      </w:r>
    </w:p>
    <w:p w14:paraId="06C72E63" w14:textId="77777777" w:rsidR="00F447BC" w:rsidRPr="002C329A" w:rsidRDefault="00F447BC" w:rsidP="00F447BC">
      <w:pPr>
        <w:pStyle w:val="Prrafodelista"/>
        <w:numPr>
          <w:ilvl w:val="0"/>
          <w:numId w:val="44"/>
        </w:numPr>
      </w:pPr>
      <w:r>
        <w:t>Accede a tus propios datos directamente desde tus bases de datos.</w:t>
      </w:r>
    </w:p>
    <w:p w14:paraId="2C8CAFAE" w14:textId="22B829B0" w:rsidR="006603C3" w:rsidRDefault="002D3B7B">
      <w:pPr>
        <w:pStyle w:val="Ttulo1"/>
      </w:pPr>
      <w:bookmarkStart w:id="49" w:name="_Toc32455397"/>
      <w:r>
        <w:t>G. Conclusiones y líneas de trabajo futuras</w:t>
      </w:r>
      <w:bookmarkEnd w:id="49"/>
    </w:p>
    <w:p w14:paraId="4F904CB7" w14:textId="1B870E7A" w:rsidR="006603C3" w:rsidRDefault="10C54A8B">
      <w:r>
        <w:t>Durante este apartado defino las conclusiones finales al realizar el proyecto y posibles mejoras en la aplicación.</w:t>
      </w:r>
    </w:p>
    <w:p w14:paraId="2743214F" w14:textId="77777777" w:rsidR="007E4AF3" w:rsidRDefault="007E4AF3"/>
    <w:p w14:paraId="6B49482A" w14:textId="7164FDB7" w:rsidR="008971CC" w:rsidRPr="008971CC" w:rsidRDefault="002D3B7B" w:rsidP="007E4AF3">
      <w:pPr>
        <w:pStyle w:val="Ttulo2"/>
        <w:numPr>
          <w:ilvl w:val="1"/>
          <w:numId w:val="9"/>
        </w:numPr>
      </w:pPr>
      <w:bookmarkStart w:id="50" w:name="_Toc32455398"/>
      <w:r>
        <w:t>Conclusiones</w:t>
      </w:r>
      <w:bookmarkEnd w:id="50"/>
    </w:p>
    <w:p w14:paraId="48153C4B" w14:textId="756254BD" w:rsidR="10C54A8B" w:rsidRDefault="6B4EA20A" w:rsidP="6B4EA20A">
      <w:pPr>
        <w:rPr>
          <w:lang w:eastAsia="es-ES"/>
        </w:rPr>
      </w:pPr>
      <w:r w:rsidRPr="6B4EA20A">
        <w:rPr>
          <w:lang w:eastAsia="es-ES"/>
        </w:rPr>
        <w:t>Tras acabar el proyecto implemento los requisitos funcionales requeridos al principio del desarrollo de la aplicación, permitiendo mostrar los datos extraídos de la API BBVA de forma que sean más útiles.</w:t>
      </w:r>
      <w:r w:rsidR="008971CC">
        <w:rPr>
          <w:lang w:eastAsia="es-ES"/>
        </w:rPr>
        <w:t xml:space="preserve"> </w:t>
      </w:r>
    </w:p>
    <w:p w14:paraId="293BB356" w14:textId="7A839564" w:rsidR="008971CC" w:rsidRDefault="008971CC" w:rsidP="6B4EA20A">
      <w:pPr>
        <w:rPr>
          <w:lang w:eastAsia="es-ES"/>
        </w:rPr>
      </w:pPr>
      <w:r>
        <w:rPr>
          <w:lang w:eastAsia="es-ES"/>
        </w:rPr>
        <w:t xml:space="preserve">Se han mejorado los conocimientos en desarrollo web como descubiertas diferentes herramientas y metodologías </w:t>
      </w:r>
      <w:r w:rsidRPr="00D54923">
        <w:rPr>
          <w:lang w:eastAsia="es-ES"/>
        </w:rPr>
        <w:t>para</w:t>
      </w:r>
      <w:r>
        <w:rPr>
          <w:lang w:eastAsia="es-ES"/>
        </w:rPr>
        <w:t xml:space="preserve"> realizar cualquier proyecto similar en el futuro.</w:t>
      </w:r>
    </w:p>
    <w:p w14:paraId="25071B6F" w14:textId="01AAD815" w:rsidR="007A5E9D" w:rsidRDefault="007A5E9D" w:rsidP="6B4EA20A">
      <w:pPr>
        <w:rPr>
          <w:lang w:eastAsia="es-ES"/>
        </w:rPr>
      </w:pPr>
      <w:r>
        <w:rPr>
          <w:lang w:eastAsia="es-ES"/>
        </w:rPr>
        <w:t>Se han usado conocimientos adquiridos en diversas asignaturas cursadas durante el grado como pueden ser:</w:t>
      </w:r>
    </w:p>
    <w:p w14:paraId="12305C92" w14:textId="3223DCB9" w:rsidR="007A5E9D" w:rsidRDefault="007A5E9D" w:rsidP="007A5E9D">
      <w:pPr>
        <w:pStyle w:val="Prrafodelista"/>
        <w:numPr>
          <w:ilvl w:val="0"/>
          <w:numId w:val="36"/>
        </w:numPr>
        <w:rPr>
          <w:lang w:eastAsia="es-ES"/>
        </w:rPr>
      </w:pPr>
      <w:r>
        <w:rPr>
          <w:lang w:eastAsia="es-ES"/>
        </w:rPr>
        <w:t xml:space="preserve">Bases de Datos y Aplicaciones de Bases de Datos para el modelado de las bases de datos empleadas en la aplicación </w:t>
      </w:r>
      <w:r w:rsidR="004A3956">
        <w:rPr>
          <w:lang w:eastAsia="es-ES"/>
        </w:rPr>
        <w:t>Web,</w:t>
      </w:r>
      <w:r>
        <w:rPr>
          <w:lang w:eastAsia="es-ES"/>
        </w:rPr>
        <w:t xml:space="preserve"> así como las consultas posteriores.</w:t>
      </w:r>
    </w:p>
    <w:p w14:paraId="556344E3" w14:textId="1EAE98FD" w:rsidR="007A5E9D" w:rsidRDefault="004A3956" w:rsidP="007A5E9D">
      <w:pPr>
        <w:pStyle w:val="Prrafodelista"/>
        <w:numPr>
          <w:ilvl w:val="0"/>
          <w:numId w:val="36"/>
        </w:numPr>
        <w:rPr>
          <w:lang w:eastAsia="es-ES"/>
        </w:rPr>
      </w:pPr>
      <w:r>
        <w:rPr>
          <w:lang w:eastAsia="es-ES"/>
        </w:rPr>
        <w:t>Gestión</w:t>
      </w:r>
      <w:r w:rsidR="007A5E9D">
        <w:rPr>
          <w:lang w:eastAsia="es-ES"/>
        </w:rPr>
        <w:t xml:space="preserve"> de </w:t>
      </w:r>
      <w:r>
        <w:rPr>
          <w:lang w:eastAsia="es-ES"/>
        </w:rPr>
        <w:t>P</w:t>
      </w:r>
      <w:r w:rsidR="007A5E9D">
        <w:rPr>
          <w:lang w:eastAsia="es-ES"/>
        </w:rPr>
        <w:t xml:space="preserve">royectos, </w:t>
      </w:r>
      <w:r>
        <w:t>Gestión de la Información y Organización y dirección de empresas para el uso de la metodología ágil SCRUM, así como la introducción a la inteligencia de negocio que empleo en esta aplicación</w:t>
      </w:r>
    </w:p>
    <w:p w14:paraId="52FC2B69" w14:textId="4E390D44" w:rsidR="004A3956" w:rsidRDefault="004A3956" w:rsidP="004A3956">
      <w:pPr>
        <w:pStyle w:val="Prrafodelista"/>
        <w:numPr>
          <w:ilvl w:val="0"/>
          <w:numId w:val="36"/>
        </w:numPr>
        <w:rPr>
          <w:lang w:eastAsia="es-ES"/>
        </w:rPr>
      </w:pPr>
      <w:r>
        <w:rPr>
          <w:lang w:eastAsia="es-ES"/>
        </w:rPr>
        <w:t xml:space="preserve">Sistemas Operativos para el uso del lenguaje de comandos </w:t>
      </w:r>
      <w:proofErr w:type="spellStart"/>
      <w:r w:rsidRPr="00F72D0C">
        <w:rPr>
          <w:i/>
          <w:iCs/>
          <w:lang w:eastAsia="es-ES"/>
        </w:rPr>
        <w:t>Bash</w:t>
      </w:r>
      <w:proofErr w:type="spellEnd"/>
      <w:r>
        <w:rPr>
          <w:lang w:eastAsia="es-ES"/>
        </w:rPr>
        <w:t xml:space="preserve"> para la generación de los scripts empleados en la aplicación. </w:t>
      </w:r>
      <w:r>
        <w:rPr>
          <w:lang w:eastAsia="es-ES"/>
        </w:rPr>
        <w:fldChar w:fldCharType="begin"/>
      </w:r>
      <w:r w:rsidR="008473A7">
        <w:rPr>
          <w:lang w:eastAsia="es-ES"/>
        </w:rPr>
        <w:instrText xml:space="preserve"> ADDIN ZOTERO_ITEM CSL_CITATION {"citationID":"mVr4ylO8","properties":{"formattedCitation":"(\\uc0\\u171{}Bash\\uc0\\u187{}, 2020)","plainCitation":"(</w:instrText>
      </w:r>
      <w:r w:rsidR="008473A7">
        <w:rPr>
          <w:rFonts w:hint="eastAsia"/>
          <w:lang w:eastAsia="es-ES"/>
        </w:rPr>
        <w:instrText>«</w:instrText>
      </w:r>
      <w:r w:rsidR="008473A7">
        <w:rPr>
          <w:lang w:eastAsia="es-ES"/>
        </w:rPr>
        <w:instrText>Bash</w:instrText>
      </w:r>
      <w:r w:rsidR="008473A7">
        <w:rPr>
          <w:rFonts w:hint="eastAsia"/>
          <w:lang w:eastAsia="es-ES"/>
        </w:rPr>
        <w:instrText>»</w:instrText>
      </w:r>
      <w:r w:rsidR="008473A7">
        <w:rPr>
          <w:lang w:eastAsia="es-ES"/>
        </w:rPr>
        <w:instrText>, 2020)","noteIndex":0},"citationItems":[{"id":47,"uris":["http://zotero.org/users/6222520/items/B4S6B62U"],"uri":["http://zotero.org/users/6222520/items/B4S6B62U"],"itemData":{"id":47,"type":"entry-encyclopedia","abstract":"GNU Bash o simplemente Bash (Bourne-again shell) es un lenguaje de comandos y shell de Unix escrito por Brian Fox para el Proyecto GNU como un reemplazo de software libre para el shell Bourne.[1]​ [2]​ Lanzado por primera vez en 1989,[3]​ se ha utilizado ampliamente como el shell de inicio de sesi</w:instrText>
      </w:r>
      <w:r w:rsidR="008473A7">
        <w:rPr>
          <w:rFonts w:hint="eastAsia"/>
          <w:lang w:eastAsia="es-ES"/>
        </w:rPr>
        <w:instrText>ó</w:instrText>
      </w:r>
      <w:r w:rsidR="008473A7">
        <w:rPr>
          <w:lang w:eastAsia="es-ES"/>
        </w:rPr>
        <w:instrText>n predeterminado para la mayor</w:instrText>
      </w:r>
      <w:r w:rsidR="008473A7">
        <w:rPr>
          <w:rFonts w:hint="eastAsia"/>
          <w:lang w:eastAsia="es-ES"/>
        </w:rPr>
        <w:instrText>í</w:instrText>
      </w:r>
      <w:r w:rsidR="008473A7">
        <w:rPr>
          <w:lang w:eastAsia="es-ES"/>
        </w:rPr>
        <w:instrText>a de las distribuciones de Linux y MacOS Mojave de Apple y versiones anteriores. Una versi</w:instrText>
      </w:r>
      <w:r w:rsidR="008473A7">
        <w:rPr>
          <w:rFonts w:hint="eastAsia"/>
          <w:lang w:eastAsia="es-ES"/>
        </w:rPr>
        <w:instrText>ó</w:instrText>
      </w:r>
      <w:r w:rsidR="008473A7">
        <w:rPr>
          <w:lang w:eastAsia="es-ES"/>
        </w:rPr>
        <w:instrText>n tambi</w:instrText>
      </w:r>
      <w:r w:rsidR="008473A7">
        <w:rPr>
          <w:rFonts w:hint="eastAsia"/>
          <w:lang w:eastAsia="es-ES"/>
        </w:rPr>
        <w:instrText>é</w:instrText>
      </w:r>
      <w:r w:rsidR="008473A7">
        <w:rPr>
          <w:lang w:eastAsia="es-ES"/>
        </w:rPr>
        <w:instrText>n est</w:instrText>
      </w:r>
      <w:r w:rsidR="008473A7">
        <w:rPr>
          <w:rFonts w:hint="eastAsia"/>
          <w:lang w:eastAsia="es-ES"/>
        </w:rPr>
        <w:instrText>á</w:instrText>
      </w:r>
      <w:r w:rsidR="008473A7">
        <w:rPr>
          <w:lang w:eastAsia="es-ES"/>
        </w:rPr>
        <w:instrText xml:space="preserve"> disponible para Windows 10 y Android. [4]​ Tambi</w:instrText>
      </w:r>
      <w:r w:rsidR="008473A7">
        <w:rPr>
          <w:rFonts w:hint="eastAsia"/>
          <w:lang w:eastAsia="es-ES"/>
        </w:rPr>
        <w:instrText>é</w:instrText>
      </w:r>
      <w:r w:rsidR="008473A7">
        <w:rPr>
          <w:lang w:eastAsia="es-ES"/>
        </w:rPr>
        <w:instrText>n es el shell de usuario predeterminado en Solaris 11.[5]​\nBash es un procesador de comandos que generalmente se ejecuta en una ventana de texto donde el usuario escribe comandos que causan acciones. Bash tambi</w:instrText>
      </w:r>
      <w:r w:rsidR="008473A7">
        <w:rPr>
          <w:rFonts w:hint="eastAsia"/>
          <w:lang w:eastAsia="es-ES"/>
        </w:rPr>
        <w:instrText>é</w:instrText>
      </w:r>
      <w:r w:rsidR="008473A7">
        <w:rPr>
          <w:lang w:eastAsia="es-ES"/>
        </w:rPr>
        <w:instrText>n puede leer y ejecutar comandos desde un archivo, llamado script de shell. Al igual que todos los shells de Unix, es compatible con el agrupamiento de nombres de archivo (coincidencia de comodines), tuber</w:instrText>
      </w:r>
      <w:r w:rsidR="008473A7">
        <w:rPr>
          <w:rFonts w:hint="eastAsia"/>
          <w:lang w:eastAsia="es-ES"/>
        </w:rPr>
        <w:instrText>í</w:instrText>
      </w:r>
      <w:r w:rsidR="008473A7">
        <w:rPr>
          <w:lang w:eastAsia="es-ES"/>
        </w:rPr>
        <w:instrText>as, here documents, sustituci</w:instrText>
      </w:r>
      <w:r w:rsidR="008473A7">
        <w:rPr>
          <w:rFonts w:hint="eastAsia"/>
          <w:lang w:eastAsia="es-ES"/>
        </w:rPr>
        <w:instrText>ó</w:instrText>
      </w:r>
      <w:r w:rsidR="008473A7">
        <w:rPr>
          <w:lang w:eastAsia="es-ES"/>
        </w:rPr>
        <w:instrText>n de comandos, variables y estructuras de control para pruebas de condici</w:instrText>
      </w:r>
      <w:r w:rsidR="008473A7">
        <w:rPr>
          <w:rFonts w:hint="eastAsia"/>
          <w:lang w:eastAsia="es-ES"/>
        </w:rPr>
        <w:instrText>ó</w:instrText>
      </w:r>
      <w:r w:rsidR="008473A7">
        <w:rPr>
          <w:lang w:eastAsia="es-ES"/>
        </w:rPr>
        <w:instrText>n e iteraci</w:instrText>
      </w:r>
      <w:r w:rsidR="008473A7">
        <w:rPr>
          <w:rFonts w:hint="eastAsia"/>
          <w:lang w:eastAsia="es-ES"/>
        </w:rPr>
        <w:instrText>ó</w:instrText>
      </w:r>
      <w:r w:rsidR="008473A7">
        <w:rPr>
          <w:lang w:eastAsia="es-ES"/>
        </w:rPr>
        <w:instrText xml:space="preserve">n. Las palabras reservadas, la sintaxis, las variables de </w:instrText>
      </w:r>
      <w:r w:rsidR="008473A7">
        <w:rPr>
          <w:rFonts w:hint="eastAsia"/>
          <w:lang w:eastAsia="es-ES"/>
        </w:rPr>
        <w:instrText>á</w:instrText>
      </w:r>
      <w:r w:rsidR="008473A7">
        <w:rPr>
          <w:lang w:eastAsia="es-ES"/>
        </w:rPr>
        <w:instrText>mbito din</w:instrText>
      </w:r>
      <w:r w:rsidR="008473A7">
        <w:rPr>
          <w:rFonts w:hint="eastAsia"/>
          <w:lang w:eastAsia="es-ES"/>
        </w:rPr>
        <w:instrText>á</w:instrText>
      </w:r>
      <w:r w:rsidR="008473A7">
        <w:rPr>
          <w:lang w:eastAsia="es-ES"/>
        </w:rPr>
        <w:instrText>mico y otras caracter</w:instrText>
      </w:r>
      <w:r w:rsidR="008473A7">
        <w:rPr>
          <w:rFonts w:hint="eastAsia"/>
          <w:lang w:eastAsia="es-ES"/>
        </w:rPr>
        <w:instrText>í</w:instrText>
      </w:r>
      <w:r w:rsidR="008473A7">
        <w:rPr>
          <w:lang w:eastAsia="es-ES"/>
        </w:rPr>
        <w:instrText>sticas b</w:instrText>
      </w:r>
      <w:r w:rsidR="008473A7">
        <w:rPr>
          <w:rFonts w:hint="eastAsia"/>
          <w:lang w:eastAsia="es-ES"/>
        </w:rPr>
        <w:instrText>á</w:instrText>
      </w:r>
      <w:r w:rsidR="008473A7">
        <w:rPr>
          <w:lang w:eastAsia="es-ES"/>
        </w:rPr>
        <w:instrText>sicas del lenguaje se copian de sh. Otras caracter</w:instrText>
      </w:r>
      <w:r w:rsidR="008473A7">
        <w:rPr>
          <w:rFonts w:hint="eastAsia"/>
          <w:lang w:eastAsia="es-ES"/>
        </w:rPr>
        <w:instrText>í</w:instrText>
      </w:r>
      <w:r w:rsidR="008473A7">
        <w:rPr>
          <w:lang w:eastAsia="es-ES"/>
        </w:rPr>
        <w:instrText>sticas, por ejemplo, el historial, se copian de csh y ksh. Bash es un shell compatible con POSIX, pero con varias extensiones.\nEl nombre de la shell es un acr</w:instrText>
      </w:r>
      <w:r w:rsidR="008473A7">
        <w:rPr>
          <w:rFonts w:hint="eastAsia"/>
          <w:lang w:eastAsia="es-ES"/>
        </w:rPr>
        <w:instrText>ó</w:instrText>
      </w:r>
      <w:r w:rsidR="008473A7">
        <w:rPr>
          <w:lang w:eastAsia="es-ES"/>
        </w:rPr>
        <w:instrText>nimo de Bourne-again shell, un juego de palabras con el nombre de la shell de Bourne que reemplaza[6]​ y la noci</w:instrText>
      </w:r>
      <w:r w:rsidR="008473A7">
        <w:rPr>
          <w:rFonts w:hint="eastAsia"/>
          <w:lang w:eastAsia="es-ES"/>
        </w:rPr>
        <w:instrText>ó</w:instrText>
      </w:r>
      <w:r w:rsidR="008473A7">
        <w:rPr>
          <w:lang w:eastAsia="es-ES"/>
        </w:rPr>
        <w:instrText>n de \"nacer de nuevo\".[7]​[8]​\n\nUn agujero de seguridad en Bash que data de la versi</w:instrText>
      </w:r>
      <w:r w:rsidR="008473A7">
        <w:rPr>
          <w:rFonts w:hint="eastAsia"/>
          <w:lang w:eastAsia="es-ES"/>
        </w:rPr>
        <w:instrText>ó</w:instrText>
      </w:r>
      <w:r w:rsidR="008473A7">
        <w:rPr>
          <w:lang w:eastAsia="es-ES"/>
        </w:rPr>
        <w:instrText>n 1.03 (agosto de 1989), [9]​ denominado Shellshock, fue descubierto a principios de septiembre de 2014 y r</w:instrText>
      </w:r>
      <w:r w:rsidR="008473A7">
        <w:rPr>
          <w:rFonts w:hint="eastAsia"/>
          <w:lang w:eastAsia="es-ES"/>
        </w:rPr>
        <w:instrText>á</w:instrText>
      </w:r>
      <w:r w:rsidR="008473A7">
        <w:rPr>
          <w:lang w:eastAsia="es-ES"/>
        </w:rPr>
        <w:instrText>pidamente provoc</w:instrText>
      </w:r>
      <w:r w:rsidR="008473A7">
        <w:rPr>
          <w:rFonts w:hint="eastAsia"/>
          <w:lang w:eastAsia="es-ES"/>
        </w:rPr>
        <w:instrText>ó</w:instrText>
      </w:r>
      <w:r w:rsidR="008473A7">
        <w:rPr>
          <w:lang w:eastAsia="es-ES"/>
        </w:rPr>
        <w:instrText xml:space="preserve"> una serie de ataques en Internet. [10]​ [11]​ [12]​ Los parches para corregir los errores se pusieron a disposici</w:instrText>
      </w:r>
      <w:r w:rsidR="008473A7">
        <w:rPr>
          <w:rFonts w:hint="eastAsia"/>
          <w:lang w:eastAsia="es-ES"/>
        </w:rPr>
        <w:instrText>ó</w:instrText>
      </w:r>
      <w:r w:rsidR="008473A7">
        <w:rPr>
          <w:lang w:eastAsia="es-ES"/>
        </w:rPr>
        <w:instrText>n poco despu</w:instrText>
      </w:r>
      <w:r w:rsidR="008473A7">
        <w:rPr>
          <w:rFonts w:hint="eastAsia"/>
          <w:lang w:eastAsia="es-ES"/>
        </w:rPr>
        <w:instrText>é</w:instrText>
      </w:r>
      <w:r w:rsidR="008473A7">
        <w:rPr>
          <w:lang w:eastAsia="es-ES"/>
        </w:rPr>
        <w:instrText xml:space="preserve">s de que se identificaron los errores.","container-title":"Wikipedia, la enciclopedia libre","language":"es","note":"Page Version ID: 123168621","source":"Wikipedia","title":"Bash","URL":"https://es.wikipedia.org/w/index.php?title=Bash&amp;oldid=123168621","issued":{"date-parts":[["2020",1,29]]}}}],"schema":"https://github.com/citation-style-language/schema/raw/master/csl-citation.json"} </w:instrText>
      </w:r>
      <w:r>
        <w:rPr>
          <w:lang w:eastAsia="es-ES"/>
        </w:rPr>
        <w:fldChar w:fldCharType="separate"/>
      </w:r>
      <w:r w:rsidR="006E6B66" w:rsidRPr="006E6B66">
        <w:rPr>
          <w:rFonts w:cs="Times New Roman"/>
          <w:szCs w:val="24"/>
        </w:rPr>
        <w:t>(«Bash», 2020)</w:t>
      </w:r>
      <w:r>
        <w:rPr>
          <w:lang w:eastAsia="es-ES"/>
        </w:rPr>
        <w:fldChar w:fldCharType="end"/>
      </w:r>
    </w:p>
    <w:p w14:paraId="3DD29ACD" w14:textId="49C5B794" w:rsidR="004A3956" w:rsidRDefault="004A3956" w:rsidP="004A3956">
      <w:pPr>
        <w:rPr>
          <w:lang w:eastAsia="es-ES"/>
        </w:rPr>
      </w:pPr>
      <w:r>
        <w:rPr>
          <w:lang w:eastAsia="es-ES"/>
        </w:rPr>
        <w:lastRenderedPageBreak/>
        <w:t xml:space="preserve">Al acabar la aplicación </w:t>
      </w:r>
      <w:r w:rsidR="00BD2689">
        <w:rPr>
          <w:lang w:eastAsia="es-ES"/>
        </w:rPr>
        <w:t>se han</w:t>
      </w:r>
      <w:r>
        <w:rPr>
          <w:lang w:eastAsia="es-ES"/>
        </w:rPr>
        <w:t xml:space="preserve"> cumplido con las especificaciones y requisitos funcionales planteados en las primeras semanas del desarrollo de </w:t>
      </w:r>
      <w:r w:rsidR="00FC458B">
        <w:rPr>
          <w:lang w:eastAsia="es-ES"/>
        </w:rPr>
        <w:t>esta</w:t>
      </w:r>
      <w:r>
        <w:rPr>
          <w:lang w:eastAsia="es-ES"/>
        </w:rPr>
        <w:t xml:space="preserve">, una aplicación web </w:t>
      </w:r>
      <w:r w:rsidR="00FC458B">
        <w:rPr>
          <w:lang w:eastAsia="es-ES"/>
        </w:rPr>
        <w:t>que,</w:t>
      </w:r>
      <w:r>
        <w:rPr>
          <w:lang w:eastAsia="es-ES"/>
        </w:rPr>
        <w:t xml:space="preserve"> obteniendo datos de la API de BBVA, muestra los mismos de forma útil para el usuario, asegurando la integridad y seguridad de la misma.</w:t>
      </w:r>
      <w:r w:rsidR="00FC458B">
        <w:rPr>
          <w:lang w:eastAsia="es-ES"/>
        </w:rPr>
        <w:t xml:space="preserve"> </w:t>
      </w:r>
    </w:p>
    <w:p w14:paraId="089B6A3A" w14:textId="39D148AD" w:rsidR="007E4AF3" w:rsidRDefault="00FC458B" w:rsidP="007E4AF3">
      <w:pPr>
        <w:rPr>
          <w:lang w:eastAsia="es-ES"/>
        </w:rPr>
      </w:pPr>
      <w:r>
        <w:rPr>
          <w:lang w:eastAsia="es-ES"/>
        </w:rPr>
        <w:t>Los datos se pueden igualmente descargar en formato csv por si se quiere realizar algún estudio posterior que no esté contemplado por la aplicación.</w:t>
      </w:r>
    </w:p>
    <w:p w14:paraId="2CDDDA75" w14:textId="77777777" w:rsidR="007E4AF3" w:rsidRDefault="007E4AF3" w:rsidP="007E4AF3">
      <w:pPr>
        <w:rPr>
          <w:lang w:eastAsia="es-ES"/>
        </w:rPr>
      </w:pPr>
    </w:p>
    <w:p w14:paraId="6F85FFBE" w14:textId="2771CF38" w:rsidR="006603C3" w:rsidRDefault="002D3B7B">
      <w:pPr>
        <w:pStyle w:val="Ttulo2"/>
        <w:numPr>
          <w:ilvl w:val="1"/>
          <w:numId w:val="9"/>
        </w:numPr>
      </w:pPr>
      <w:bookmarkStart w:id="51" w:name="_Toc32455399"/>
      <w:r>
        <w:t>Líneas de trabajo futuras</w:t>
      </w:r>
      <w:bookmarkEnd w:id="51"/>
    </w:p>
    <w:p w14:paraId="28142599" w14:textId="4928E0A0" w:rsidR="00FC458B" w:rsidRDefault="006924E4">
      <w:r>
        <w:t>Alguna podría ser:</w:t>
      </w:r>
    </w:p>
    <w:p w14:paraId="65906474" w14:textId="62BB9162" w:rsidR="006924E4" w:rsidRDefault="006924E4" w:rsidP="006924E4">
      <w:pPr>
        <w:pStyle w:val="Prrafodelista"/>
        <w:numPr>
          <w:ilvl w:val="0"/>
          <w:numId w:val="37"/>
        </w:numPr>
      </w:pPr>
      <w:r>
        <w:t>Visualizar los datos sobre un mapa: Se investigó al principio del desarrollo la posibilidad de incluir un mapa sobre el que visualizar diferentes datos</w:t>
      </w:r>
      <w:r w:rsidR="005F3BEE">
        <w:t>, el problema fue la dificultad para obtener un listado de códigos postales fiables. Se encontró un listado de la página oficial de correos, pero al ser información de pago se desechó la idea.</w:t>
      </w:r>
    </w:p>
    <w:p w14:paraId="3D18C29F" w14:textId="37B98C58" w:rsidR="003F35A7" w:rsidRDefault="00A918E0" w:rsidP="00EC2143">
      <w:pPr>
        <w:pStyle w:val="Prrafodelista"/>
        <w:numPr>
          <w:ilvl w:val="0"/>
          <w:numId w:val="37"/>
        </w:numPr>
      </w:pPr>
      <w:r>
        <w:t>Aumentar el número de códigos postales</w:t>
      </w:r>
      <w:r w:rsidR="003F35A7">
        <w:t xml:space="preserve"> sobre los que mostrar información. </w:t>
      </w:r>
    </w:p>
    <w:p w14:paraId="74F601A4" w14:textId="77777777" w:rsidR="00310602" w:rsidRDefault="00310602" w:rsidP="00EC2143">
      <w:pPr>
        <w:pStyle w:val="Prrafodelista"/>
        <w:numPr>
          <w:ilvl w:val="0"/>
          <w:numId w:val="37"/>
        </w:numPr>
      </w:pPr>
      <w:r>
        <w:t xml:space="preserve">Al ser una aplicación con una cantidad de datos tan grande y gracias a la gran modularidad de Symfony, se podría, ampliar la cantidad de formas de visualización de los datos, ya que, por falta de tiempo, no se han podido realizar. </w:t>
      </w:r>
    </w:p>
    <w:p w14:paraId="480D1F52" w14:textId="16CBAB3A" w:rsidR="003F13CA" w:rsidRDefault="00504B24" w:rsidP="003F13CA">
      <w:pPr>
        <w:pStyle w:val="Prrafodelista"/>
        <w:numPr>
          <w:ilvl w:val="0"/>
          <w:numId w:val="37"/>
        </w:numPr>
      </w:pPr>
      <w:r>
        <w:t xml:space="preserve">Realizar un pago a BBVA para acceder </w:t>
      </w:r>
      <w:r w:rsidR="005061EA">
        <w:t>a los datos reales pudiendo comercializar la aplicación</w:t>
      </w:r>
      <w:r w:rsidR="003F13CA">
        <w:t>, igualmente permitiendo acceder a los datos sin limitaciones.</w:t>
      </w:r>
    </w:p>
    <w:p w14:paraId="1E7492E9" w14:textId="77777777" w:rsidR="003F13CA" w:rsidRDefault="003F13CA" w:rsidP="003F13CA">
      <w:pPr>
        <w:pStyle w:val="Prrafodelista"/>
        <w:numPr>
          <w:ilvl w:val="0"/>
          <w:numId w:val="37"/>
        </w:numPr>
      </w:pPr>
    </w:p>
    <w:p w14:paraId="3194CEC4" w14:textId="77777777" w:rsidR="00EC2143" w:rsidRPr="00B61005" w:rsidRDefault="00EC2143">
      <w:pPr>
        <w:spacing w:after="0" w:line="240" w:lineRule="auto"/>
        <w:ind w:firstLine="0"/>
        <w:jc w:val="left"/>
        <w:rPr>
          <w:rFonts w:eastAsiaTheme="majorEastAsia" w:cstheme="majorBidi"/>
          <w:b/>
          <w:sz w:val="48"/>
          <w:szCs w:val="32"/>
        </w:rPr>
      </w:pPr>
      <w:r w:rsidRPr="00B61005">
        <w:br w:type="page"/>
      </w:r>
    </w:p>
    <w:p w14:paraId="70C02971" w14:textId="259072E7" w:rsidR="006603C3" w:rsidRPr="0083139D" w:rsidRDefault="002D3B7B">
      <w:pPr>
        <w:pStyle w:val="Ttulo1"/>
      </w:pPr>
      <w:bookmarkStart w:id="52" w:name="_Toc32455400"/>
      <w:r w:rsidRPr="0083139D">
        <w:lastRenderedPageBreak/>
        <w:t>Bibliografía</w:t>
      </w:r>
      <w:bookmarkEnd w:id="52"/>
    </w:p>
    <w:bookmarkStart w:id="53" w:name="__Fieldmark__2016_1303499156"/>
    <w:p w14:paraId="353A0692" w14:textId="4A8E63C7" w:rsidR="008473A7" w:rsidRPr="008473A7" w:rsidRDefault="008473A7" w:rsidP="00AD7F14">
      <w:pPr>
        <w:pStyle w:val="Bibliografa"/>
        <w:jc w:val="left"/>
      </w:pPr>
      <w:r>
        <w:fldChar w:fldCharType="begin"/>
      </w:r>
      <w:r>
        <w:instrText xml:space="preserve"> ADDIN ZOTERO_BIBL {"uncited":[],"omitted":[],"custom":[]} CSL_BIBLIOGRAPHY </w:instrText>
      </w:r>
      <w:r>
        <w:fldChar w:fldCharType="separate"/>
      </w:r>
      <w:r w:rsidRPr="008473A7">
        <w:rPr>
          <w:i/>
          <w:iCs/>
        </w:rPr>
        <w:t>Curso Symfony 4—Introducción e Instalación del Framework 2019</w:t>
      </w:r>
      <w:r w:rsidRPr="008473A7">
        <w:t>. (2020, enero). https://www.youtube.com/watch?v=d1EoJFrJKZM&amp;list=PLDbrnXa6SAzXBvGdqrSftpUJlOoThypJB</w:t>
      </w:r>
    </w:p>
    <w:p w14:paraId="0E1AD9AC" w14:textId="77777777" w:rsidR="008473A7" w:rsidRPr="008473A7" w:rsidRDefault="008473A7" w:rsidP="00AD7F14">
      <w:pPr>
        <w:pStyle w:val="Bibliografa"/>
        <w:jc w:val="left"/>
      </w:pPr>
      <w:r w:rsidRPr="008473A7">
        <w:t xml:space="preserve">Alcaide, J. C. (2012). </w:t>
      </w:r>
      <w:r w:rsidRPr="008473A7">
        <w:rPr>
          <w:i/>
          <w:iCs/>
        </w:rPr>
        <w:t>Geomarketing: Marketing territorial para vender y fidelizar más</w:t>
      </w:r>
      <w:r w:rsidRPr="008473A7">
        <w:t>. ESIC Editorial.</w:t>
      </w:r>
    </w:p>
    <w:p w14:paraId="371D4BAA" w14:textId="77777777" w:rsidR="008473A7" w:rsidRPr="008473A7" w:rsidRDefault="008473A7" w:rsidP="00AD7F14">
      <w:pPr>
        <w:pStyle w:val="Bibliografa"/>
        <w:jc w:val="left"/>
      </w:pPr>
      <w:r w:rsidRPr="008473A7">
        <w:rPr>
          <w:i/>
          <w:iCs/>
        </w:rPr>
        <w:t>API REST: Qué es y cuáles son sus ventajas en el desarrollo de proyectos</w:t>
      </w:r>
      <w:r w:rsidRPr="008473A7">
        <w:t>. (2020, febrero). BBVAOpen4U. https://bbvaopen4u.com/es/actualidad/api-rest-que-es-y-cuales-son-sus-ventajas-en-el-desarrollo-de-proyectos</w:t>
      </w:r>
    </w:p>
    <w:p w14:paraId="79EC8ABA" w14:textId="77777777" w:rsidR="008473A7" w:rsidRPr="008473A7" w:rsidRDefault="008473A7" w:rsidP="00AD7F14">
      <w:pPr>
        <w:pStyle w:val="Bibliografa"/>
        <w:jc w:val="left"/>
      </w:pPr>
      <w:r w:rsidRPr="008473A7">
        <w:t xml:space="preserve">Bash. (2020). En </w:t>
      </w:r>
      <w:r w:rsidRPr="008473A7">
        <w:rPr>
          <w:i/>
          <w:iCs/>
        </w:rPr>
        <w:t>Wikipedia, la enciclopedia libre</w:t>
      </w:r>
      <w:r w:rsidRPr="008473A7">
        <w:t>. https://es.wikipedia.org/w/index.php?title=Bash&amp;oldid=123168621</w:t>
      </w:r>
    </w:p>
    <w:p w14:paraId="0292F6D6" w14:textId="2B36DDAE" w:rsidR="008473A7" w:rsidRPr="00AD7F14" w:rsidRDefault="008473A7" w:rsidP="00AD7F14">
      <w:pPr>
        <w:pStyle w:val="Bibliografa"/>
        <w:jc w:val="left"/>
        <w:rPr>
          <w:lang w:val="en-GB"/>
        </w:rPr>
      </w:pPr>
      <w:r w:rsidRPr="008473A7">
        <w:rPr>
          <w:i/>
          <w:iCs/>
          <w:lang w:val="en-GB"/>
        </w:rPr>
        <w:t>BBVA API_Market</w:t>
      </w:r>
      <w:r w:rsidRPr="008473A7">
        <w:rPr>
          <w:lang w:val="en-GB"/>
        </w:rPr>
        <w:t>. (</w:t>
      </w:r>
      <w:r w:rsidR="00AD7F14">
        <w:rPr>
          <w:lang w:val="en-GB"/>
        </w:rPr>
        <w:t>2019</w:t>
      </w:r>
      <w:r w:rsidRPr="008473A7">
        <w:rPr>
          <w:lang w:val="en-GB"/>
        </w:rPr>
        <w:t xml:space="preserve">). </w:t>
      </w:r>
      <w:r w:rsidRPr="00AD7F14">
        <w:rPr>
          <w:lang w:val="en-GB"/>
        </w:rPr>
        <w:t>https://www.bbvaapimarket.com/documentation/bbva/paystats</w:t>
      </w:r>
    </w:p>
    <w:p w14:paraId="5B142D8F" w14:textId="77777777" w:rsidR="008473A7" w:rsidRPr="008473A7" w:rsidRDefault="008473A7" w:rsidP="00AD7F14">
      <w:pPr>
        <w:pStyle w:val="Bibliografa"/>
        <w:jc w:val="left"/>
        <w:rPr>
          <w:lang w:val="en-GB"/>
        </w:rPr>
      </w:pPr>
      <w:r w:rsidRPr="008473A7">
        <w:rPr>
          <w:lang w:val="en-GB"/>
        </w:rPr>
        <w:t xml:space="preserve">Bell, P., &amp; Beer, B. (2014). </w:t>
      </w:r>
      <w:r w:rsidRPr="008473A7">
        <w:rPr>
          <w:i/>
          <w:iCs/>
          <w:lang w:val="en-GB"/>
        </w:rPr>
        <w:t>Introducing GitHub: A Non-Technical Guide</w:t>
      </w:r>
      <w:r w:rsidRPr="008473A7">
        <w:rPr>
          <w:lang w:val="en-GB"/>
        </w:rPr>
        <w:t>. O’Reilly Media, Inc.</w:t>
      </w:r>
    </w:p>
    <w:p w14:paraId="30249B2C" w14:textId="77777777" w:rsidR="008473A7" w:rsidRPr="008473A7" w:rsidRDefault="008473A7" w:rsidP="00AD7F14">
      <w:pPr>
        <w:pStyle w:val="Bibliografa"/>
        <w:jc w:val="left"/>
        <w:rPr>
          <w:lang w:val="en-GB"/>
        </w:rPr>
      </w:pPr>
      <w:r w:rsidRPr="008473A7">
        <w:rPr>
          <w:lang w:val="en-GB"/>
        </w:rPr>
        <w:t xml:space="preserve">Bourne. (1992). </w:t>
      </w:r>
      <w:r w:rsidRPr="008473A7">
        <w:rPr>
          <w:i/>
          <w:iCs/>
          <w:lang w:val="en-GB"/>
        </w:rPr>
        <w:t>Object-Oriented Engineering: Building Engineering Systems Usig Smalltalk-80</w:t>
      </w:r>
      <w:r w:rsidRPr="008473A7">
        <w:rPr>
          <w:lang w:val="en-GB"/>
        </w:rPr>
        <w:t>. CRC Press.</w:t>
      </w:r>
    </w:p>
    <w:p w14:paraId="0761B7C3" w14:textId="77777777" w:rsidR="008473A7" w:rsidRPr="008473A7" w:rsidRDefault="008473A7" w:rsidP="00AD7F14">
      <w:pPr>
        <w:pStyle w:val="Bibliografa"/>
        <w:jc w:val="left"/>
        <w:rPr>
          <w:lang w:val="en-GB"/>
        </w:rPr>
      </w:pPr>
      <w:r w:rsidRPr="008473A7">
        <w:rPr>
          <w:i/>
          <w:iCs/>
          <w:lang w:val="en-GB"/>
        </w:rPr>
        <w:t>Connecting Your Data, Systems &amp; People | Domo</w:t>
      </w:r>
      <w:r w:rsidRPr="008473A7">
        <w:rPr>
          <w:lang w:val="en-GB"/>
        </w:rPr>
        <w:t>. (2020, febrero). https://www.domo.com/</w:t>
      </w:r>
    </w:p>
    <w:p w14:paraId="4AD35FF9" w14:textId="77777777" w:rsidR="008473A7" w:rsidRPr="008473A7" w:rsidRDefault="008473A7" w:rsidP="00AD7F14">
      <w:pPr>
        <w:pStyle w:val="Bibliografa"/>
        <w:jc w:val="left"/>
      </w:pPr>
      <w:r w:rsidRPr="008473A7">
        <w:rPr>
          <w:i/>
          <w:iCs/>
        </w:rPr>
        <w:lastRenderedPageBreak/>
        <w:t>Curso de Symfony3—Domina el framework PHP más completo</w:t>
      </w:r>
      <w:r w:rsidRPr="008473A7">
        <w:t>. (2020, enero). Udemy. https://www.udemy.com/course/curso-de-symfony3-domina-el-framework-php-mas-completo/</w:t>
      </w:r>
    </w:p>
    <w:p w14:paraId="2A15ACC6" w14:textId="77777777" w:rsidR="008473A7" w:rsidRPr="008473A7" w:rsidRDefault="008473A7" w:rsidP="00AD7F14">
      <w:pPr>
        <w:pStyle w:val="Bibliografa"/>
        <w:jc w:val="left"/>
      </w:pPr>
      <w:r w:rsidRPr="008473A7">
        <w:rPr>
          <w:i/>
          <w:iCs/>
        </w:rPr>
        <w:t>Draw.io</w:t>
      </w:r>
      <w:r w:rsidRPr="008473A7">
        <w:t>. (2020, febrero). https://www.draw.io/</w:t>
      </w:r>
    </w:p>
    <w:p w14:paraId="1C91EF30" w14:textId="77777777" w:rsidR="008473A7" w:rsidRPr="008473A7" w:rsidRDefault="008473A7" w:rsidP="00AD7F14">
      <w:pPr>
        <w:pStyle w:val="Bibliografa"/>
        <w:jc w:val="left"/>
        <w:rPr>
          <w:lang w:val="en-GB"/>
        </w:rPr>
      </w:pPr>
      <w:r w:rsidRPr="008473A7">
        <w:t xml:space="preserve">Gálvez, A. P. (2015). </w:t>
      </w:r>
      <w:r w:rsidRPr="008473A7">
        <w:rPr>
          <w:i/>
          <w:iCs/>
        </w:rPr>
        <w:t>Business Intelligence Y La Tecnología de la Información</w:t>
      </w:r>
      <w:r w:rsidRPr="008473A7">
        <w:t xml:space="preserve">. </w:t>
      </w:r>
      <w:r w:rsidRPr="008473A7">
        <w:rPr>
          <w:lang w:val="en-GB"/>
        </w:rPr>
        <w:t>IT Campus Academy.</w:t>
      </w:r>
    </w:p>
    <w:p w14:paraId="2591D450" w14:textId="77777777" w:rsidR="008473A7" w:rsidRPr="008473A7" w:rsidRDefault="008473A7" w:rsidP="00AD7F14">
      <w:pPr>
        <w:pStyle w:val="Bibliografa"/>
        <w:jc w:val="left"/>
        <w:rPr>
          <w:lang w:val="en-GB"/>
        </w:rPr>
      </w:pPr>
      <w:r w:rsidRPr="008473A7">
        <w:rPr>
          <w:lang w:val="en-GB"/>
        </w:rPr>
        <w:t xml:space="preserve">Gregory, S. (2014). </w:t>
      </w:r>
      <w:r w:rsidRPr="008473A7">
        <w:rPr>
          <w:i/>
          <w:iCs/>
          <w:lang w:val="en-GB"/>
        </w:rPr>
        <w:t>How to Build a Home or Office Web Server</w:t>
      </w:r>
      <w:r w:rsidRPr="008473A7">
        <w:rPr>
          <w:lang w:val="en-GB"/>
        </w:rPr>
        <w:t>. Lulu Press, Inc.</w:t>
      </w:r>
    </w:p>
    <w:p w14:paraId="668ACCAA" w14:textId="77777777" w:rsidR="008473A7" w:rsidRPr="008473A7" w:rsidRDefault="008473A7" w:rsidP="00AD7F14">
      <w:pPr>
        <w:pStyle w:val="Bibliografa"/>
        <w:jc w:val="left"/>
      </w:pPr>
      <w:r w:rsidRPr="008473A7">
        <w:rPr>
          <w:i/>
          <w:iCs/>
          <w:lang w:val="en-GB"/>
        </w:rPr>
        <w:t>Home | Scrum Guides</w:t>
      </w:r>
      <w:r w:rsidRPr="008473A7">
        <w:rPr>
          <w:lang w:val="en-GB"/>
        </w:rPr>
        <w:t xml:space="preserve">. </w:t>
      </w:r>
      <w:r w:rsidRPr="008473A7">
        <w:t>(2020, enero). https://www.scrumguides.org/index.html</w:t>
      </w:r>
    </w:p>
    <w:p w14:paraId="75DA7A29" w14:textId="77777777" w:rsidR="008473A7" w:rsidRPr="008473A7" w:rsidRDefault="008473A7" w:rsidP="00AD7F14">
      <w:pPr>
        <w:pStyle w:val="Bibliografa"/>
        <w:jc w:val="left"/>
        <w:rPr>
          <w:lang w:val="en-GB"/>
        </w:rPr>
      </w:pPr>
      <w:r w:rsidRPr="008473A7">
        <w:rPr>
          <w:i/>
          <w:iCs/>
          <w:lang w:val="en-GB"/>
        </w:rPr>
        <w:t>Home—Pencil Project</w:t>
      </w:r>
      <w:r w:rsidRPr="008473A7">
        <w:rPr>
          <w:lang w:val="en-GB"/>
        </w:rPr>
        <w:t>. (2020, enero). https://pencil.evolus.vn/</w:t>
      </w:r>
    </w:p>
    <w:p w14:paraId="598D6005" w14:textId="77777777" w:rsidR="008473A7" w:rsidRPr="008473A7" w:rsidRDefault="008473A7" w:rsidP="00AD7F14">
      <w:pPr>
        <w:pStyle w:val="Bibliografa"/>
        <w:jc w:val="left"/>
      </w:pPr>
      <w:r w:rsidRPr="008473A7">
        <w:rPr>
          <w:i/>
          <w:iCs/>
        </w:rPr>
        <w:t>Insomnia</w:t>
      </w:r>
      <w:r w:rsidRPr="008473A7">
        <w:t>. (2020, enero). https://insomnia.rest/</w:t>
      </w:r>
    </w:p>
    <w:p w14:paraId="1FA973AA" w14:textId="77777777" w:rsidR="008473A7" w:rsidRPr="008473A7" w:rsidRDefault="008473A7" w:rsidP="00AD7F14">
      <w:pPr>
        <w:pStyle w:val="Bibliografa"/>
        <w:jc w:val="left"/>
      </w:pPr>
      <w:r w:rsidRPr="008473A7">
        <w:t xml:space="preserve">López, C. P. (2007). </w:t>
      </w:r>
      <w:r w:rsidRPr="008473A7">
        <w:rPr>
          <w:i/>
          <w:iCs/>
        </w:rPr>
        <w:t>Minería de datos: Técnicas y herramientas</w:t>
      </w:r>
      <w:r w:rsidRPr="008473A7">
        <w:t>. Editorial Paraninfo.</w:t>
      </w:r>
    </w:p>
    <w:p w14:paraId="42C6FE0D" w14:textId="77777777" w:rsidR="008473A7" w:rsidRPr="008473A7" w:rsidRDefault="008473A7" w:rsidP="00AD7F14">
      <w:pPr>
        <w:pStyle w:val="Bibliografa"/>
        <w:jc w:val="left"/>
        <w:rPr>
          <w:lang w:val="en-GB"/>
        </w:rPr>
      </w:pPr>
      <w:r w:rsidRPr="008473A7">
        <w:t xml:space="preserve">Luna, F., Millahual, C. P., &amp; Iacono, M. (2018). </w:t>
      </w:r>
      <w:r w:rsidRPr="008473A7">
        <w:rPr>
          <w:i/>
          <w:iCs/>
        </w:rPr>
        <w:t>PROGRAMACION WEB Full Stack 22 - Web apps y plataformas amigables: Desarrollo frontend y backend - Curso visual y práctico</w:t>
      </w:r>
      <w:r w:rsidRPr="008473A7">
        <w:t xml:space="preserve">. </w:t>
      </w:r>
      <w:r w:rsidRPr="008473A7">
        <w:rPr>
          <w:lang w:val="en-GB"/>
        </w:rPr>
        <w:t>RedUsers.</w:t>
      </w:r>
    </w:p>
    <w:p w14:paraId="670D0286" w14:textId="77777777" w:rsidR="008473A7" w:rsidRPr="008473A7" w:rsidRDefault="008473A7" w:rsidP="00AD7F14">
      <w:pPr>
        <w:pStyle w:val="Bibliografa"/>
        <w:jc w:val="left"/>
        <w:rPr>
          <w:lang w:val="en-GB"/>
        </w:rPr>
      </w:pPr>
      <w:r w:rsidRPr="008473A7">
        <w:rPr>
          <w:i/>
          <w:iCs/>
          <w:lang w:val="en-GB"/>
        </w:rPr>
        <w:t>Postman | The Collaboration Platform for API Development</w:t>
      </w:r>
      <w:r w:rsidRPr="008473A7">
        <w:rPr>
          <w:lang w:val="en-GB"/>
        </w:rPr>
        <w:t>. (2020, enero). Postman. https://www.getpostman.com</w:t>
      </w:r>
    </w:p>
    <w:p w14:paraId="7926CBA8" w14:textId="77777777" w:rsidR="008473A7" w:rsidRPr="008473A7" w:rsidRDefault="008473A7" w:rsidP="00AD7F14">
      <w:pPr>
        <w:pStyle w:val="Bibliografa"/>
        <w:jc w:val="left"/>
      </w:pPr>
      <w:r w:rsidRPr="008473A7">
        <w:t xml:space="preserve">¿Qué es un Framework y para que sirve? - Neo Wiki. (2020, febrero). </w:t>
      </w:r>
      <w:r w:rsidRPr="008473A7">
        <w:rPr>
          <w:i/>
          <w:iCs/>
        </w:rPr>
        <w:t>Neoattack</w:t>
      </w:r>
      <w:r w:rsidRPr="008473A7">
        <w:t>. https://neoattack.com/neowiki/framework/</w:t>
      </w:r>
    </w:p>
    <w:p w14:paraId="605FEB55" w14:textId="77777777" w:rsidR="008473A7" w:rsidRPr="008473A7" w:rsidRDefault="008473A7" w:rsidP="00AD7F14">
      <w:pPr>
        <w:pStyle w:val="Bibliografa"/>
        <w:jc w:val="left"/>
      </w:pPr>
      <w:r w:rsidRPr="008473A7">
        <w:rPr>
          <w:i/>
          <w:iCs/>
          <w:lang w:val="en-GB"/>
        </w:rPr>
        <w:lastRenderedPageBreak/>
        <w:t>Sketch—The digital design toolkit</w:t>
      </w:r>
      <w:r w:rsidRPr="008473A7">
        <w:rPr>
          <w:lang w:val="en-GB"/>
        </w:rPr>
        <w:t xml:space="preserve">. </w:t>
      </w:r>
      <w:r w:rsidRPr="008473A7">
        <w:t>(2020, enero). https://www.sketch.com/</w:t>
      </w:r>
    </w:p>
    <w:p w14:paraId="5AD40D18" w14:textId="77777777" w:rsidR="008473A7" w:rsidRPr="008473A7" w:rsidRDefault="008473A7" w:rsidP="00AD7F14">
      <w:pPr>
        <w:pStyle w:val="Bibliografa"/>
        <w:jc w:val="left"/>
      </w:pPr>
      <w:r w:rsidRPr="008473A7">
        <w:rPr>
          <w:i/>
          <w:iCs/>
          <w:lang w:val="en-GB"/>
        </w:rPr>
        <w:t>Symfony, High Performance PHP Framework for Web Development</w:t>
      </w:r>
      <w:r w:rsidRPr="008473A7">
        <w:rPr>
          <w:lang w:val="en-GB"/>
        </w:rPr>
        <w:t xml:space="preserve">. </w:t>
      </w:r>
      <w:r w:rsidRPr="008473A7">
        <w:t>(2020, enero). https://symfony.com/</w:t>
      </w:r>
    </w:p>
    <w:p w14:paraId="14073D2B" w14:textId="77777777" w:rsidR="008473A7" w:rsidRPr="008473A7" w:rsidRDefault="008473A7" w:rsidP="00AD7F14">
      <w:pPr>
        <w:pStyle w:val="Bibliografa"/>
        <w:jc w:val="left"/>
      </w:pPr>
      <w:r w:rsidRPr="008473A7">
        <w:rPr>
          <w:i/>
          <w:iCs/>
        </w:rPr>
        <w:t>Tableau: Software de análisis e inteligencia de negocios</w:t>
      </w:r>
      <w:r w:rsidRPr="008473A7">
        <w:t>. (2020, febrero). Tableau Software. https://www.tableau.com/es-es</w:t>
      </w:r>
    </w:p>
    <w:p w14:paraId="74C2603A" w14:textId="77777777" w:rsidR="008473A7" w:rsidRPr="008473A7" w:rsidRDefault="008473A7" w:rsidP="00AD7F14">
      <w:pPr>
        <w:pStyle w:val="Bibliografa"/>
        <w:jc w:val="left"/>
      </w:pPr>
      <w:r w:rsidRPr="008473A7">
        <w:rPr>
          <w:i/>
          <w:iCs/>
          <w:lang w:val="en-GB"/>
        </w:rPr>
        <w:t>The Web framework for perfectionists with deadlines | Django</w:t>
      </w:r>
      <w:r w:rsidRPr="008473A7">
        <w:rPr>
          <w:lang w:val="en-GB"/>
        </w:rPr>
        <w:t xml:space="preserve">. </w:t>
      </w:r>
      <w:r w:rsidRPr="008473A7">
        <w:t>(2020, enero). https://www.djangoproject.com/</w:t>
      </w:r>
    </w:p>
    <w:p w14:paraId="5FF28775" w14:textId="77777777" w:rsidR="008473A7" w:rsidRPr="008473A7" w:rsidRDefault="008473A7" w:rsidP="00AD7F14">
      <w:pPr>
        <w:pStyle w:val="Bibliografa"/>
        <w:jc w:val="left"/>
      </w:pPr>
      <w:r w:rsidRPr="008473A7">
        <w:t xml:space="preserve">Trello. (2019). En </w:t>
      </w:r>
      <w:r w:rsidRPr="008473A7">
        <w:rPr>
          <w:i/>
          <w:iCs/>
        </w:rPr>
        <w:t>Wikipedia, la enciclopedia libre</w:t>
      </w:r>
      <w:r w:rsidRPr="008473A7">
        <w:t>. https://es.wikipedia.org/w/index.php?title=Trello&amp;oldid=121097153</w:t>
      </w:r>
    </w:p>
    <w:p w14:paraId="76436D0A" w14:textId="77777777" w:rsidR="008473A7" w:rsidRPr="008473A7" w:rsidRDefault="008473A7" w:rsidP="00AD7F14">
      <w:pPr>
        <w:pStyle w:val="Bibliografa"/>
        <w:jc w:val="left"/>
      </w:pPr>
      <w:r w:rsidRPr="008473A7">
        <w:rPr>
          <w:i/>
          <w:iCs/>
          <w:lang w:val="en-GB"/>
        </w:rPr>
        <w:t>ZenHub—Agile Project Management for GitHub</w:t>
      </w:r>
      <w:r w:rsidRPr="008473A7">
        <w:rPr>
          <w:lang w:val="en-GB"/>
        </w:rPr>
        <w:t xml:space="preserve">. </w:t>
      </w:r>
      <w:r w:rsidRPr="008473A7">
        <w:t>(2020, enero). ZenHub. https://www.zenhub.com</w:t>
      </w:r>
    </w:p>
    <w:p w14:paraId="13BB1B29" w14:textId="77777777" w:rsidR="008473A7" w:rsidRPr="008473A7" w:rsidRDefault="008473A7" w:rsidP="00AD7F14">
      <w:pPr>
        <w:pStyle w:val="Bibliografa"/>
        <w:jc w:val="left"/>
      </w:pPr>
      <w:r w:rsidRPr="008473A7">
        <w:rPr>
          <w:i/>
          <w:iCs/>
          <w:lang w:val="en-GB"/>
        </w:rPr>
        <w:t>Zotero | Your personal research assistant</w:t>
      </w:r>
      <w:r w:rsidRPr="008473A7">
        <w:rPr>
          <w:lang w:val="en-GB"/>
        </w:rPr>
        <w:t xml:space="preserve">. </w:t>
      </w:r>
      <w:r w:rsidRPr="008473A7">
        <w:t>(2020, enero). https://www.zotero.org/</w:t>
      </w:r>
    </w:p>
    <w:p w14:paraId="4E6A4285" w14:textId="05479D41" w:rsidR="006603C3" w:rsidRDefault="008473A7" w:rsidP="00AD7F14">
      <w:pPr>
        <w:spacing w:before="240"/>
        <w:ind w:firstLine="0"/>
        <w:jc w:val="left"/>
      </w:pPr>
      <w:r>
        <w:fldChar w:fldCharType="end"/>
      </w:r>
      <w:r w:rsidR="002D3B7B" w:rsidRPr="0083139D">
        <w:t xml:space="preserve"> </w:t>
      </w:r>
      <w:bookmarkEnd w:id="53"/>
    </w:p>
    <w:sectPr w:rsidR="006603C3" w:rsidSect="00B61005">
      <w:headerReference w:type="default" r:id="rId16"/>
      <w:type w:val="continuous"/>
      <w:pgSz w:w="11906" w:h="16838"/>
      <w:pgMar w:top="1701" w:right="1418" w:bottom="1701" w:left="2268" w:header="709"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B720AC" w14:textId="77777777" w:rsidR="00F31316" w:rsidRDefault="00F31316">
      <w:pPr>
        <w:spacing w:after="0" w:line="240" w:lineRule="auto"/>
      </w:pPr>
      <w:r>
        <w:separator/>
      </w:r>
    </w:p>
  </w:endnote>
  <w:endnote w:type="continuationSeparator" w:id="0">
    <w:p w14:paraId="7F5A9589" w14:textId="77777777" w:rsidR="00F31316" w:rsidRDefault="00F313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rif">
    <w:altName w:val="Cambria"/>
    <w:charset w:val="01"/>
    <w:family w:val="roman"/>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A2A66C" w14:textId="77777777" w:rsidR="00F31316" w:rsidRDefault="00F31316">
      <w:pPr>
        <w:spacing w:after="0" w:line="240" w:lineRule="auto"/>
      </w:pPr>
      <w:r>
        <w:separator/>
      </w:r>
    </w:p>
  </w:footnote>
  <w:footnote w:type="continuationSeparator" w:id="0">
    <w:p w14:paraId="6EF42F04" w14:textId="77777777" w:rsidR="00F31316" w:rsidRDefault="00F313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0EA2D7" w14:textId="77777777" w:rsidR="003F13CA" w:rsidRDefault="003F13CA">
    <w:pPr>
      <w:pStyle w:val="Encabezado"/>
      <w:ind w:firstLine="0"/>
      <w:jc w:val="right"/>
      <w:rPr>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D355C9" w14:textId="77777777" w:rsidR="003F13CA" w:rsidRDefault="003F13C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C5101"/>
    <w:multiLevelType w:val="multilevel"/>
    <w:tmpl w:val="C9F8B988"/>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1" w15:restartNumberingAfterBreak="0">
    <w:nsid w:val="0968162E"/>
    <w:multiLevelType w:val="multilevel"/>
    <w:tmpl w:val="49220EE4"/>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2" w15:restartNumberingAfterBreak="0">
    <w:nsid w:val="0AFE51A1"/>
    <w:multiLevelType w:val="hybridMultilevel"/>
    <w:tmpl w:val="87B6C76C"/>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 w15:restartNumberingAfterBreak="0">
    <w:nsid w:val="0EF45FE3"/>
    <w:multiLevelType w:val="multilevel"/>
    <w:tmpl w:val="AD4A81F0"/>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4" w15:restartNumberingAfterBreak="0">
    <w:nsid w:val="0F956799"/>
    <w:multiLevelType w:val="multilevel"/>
    <w:tmpl w:val="5F00EFDC"/>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5" w15:restartNumberingAfterBreak="0">
    <w:nsid w:val="11897578"/>
    <w:multiLevelType w:val="multilevel"/>
    <w:tmpl w:val="781403A6"/>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6" w15:restartNumberingAfterBreak="0">
    <w:nsid w:val="18A46E5B"/>
    <w:multiLevelType w:val="multilevel"/>
    <w:tmpl w:val="906AA4A4"/>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sz w:val="24"/>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7" w15:restartNumberingAfterBreak="0">
    <w:nsid w:val="21F55E73"/>
    <w:multiLevelType w:val="multilevel"/>
    <w:tmpl w:val="33C80E92"/>
    <w:lvl w:ilvl="0">
      <w:start w:val="7"/>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8" w15:restartNumberingAfterBreak="0">
    <w:nsid w:val="21F8511F"/>
    <w:multiLevelType w:val="multilevel"/>
    <w:tmpl w:val="BDDAEA88"/>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9" w15:restartNumberingAfterBreak="0">
    <w:nsid w:val="229615D8"/>
    <w:multiLevelType w:val="multilevel"/>
    <w:tmpl w:val="520E4560"/>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10" w15:restartNumberingAfterBreak="0">
    <w:nsid w:val="229F68DC"/>
    <w:multiLevelType w:val="multilevel"/>
    <w:tmpl w:val="0F602B78"/>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11" w15:restartNumberingAfterBreak="0">
    <w:nsid w:val="257D5C4D"/>
    <w:multiLevelType w:val="hybridMultilevel"/>
    <w:tmpl w:val="8A9295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15:restartNumberingAfterBreak="0">
    <w:nsid w:val="2A0B164F"/>
    <w:multiLevelType w:val="multilevel"/>
    <w:tmpl w:val="23E8E664"/>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13" w15:restartNumberingAfterBreak="0">
    <w:nsid w:val="2C0D35E5"/>
    <w:multiLevelType w:val="multilevel"/>
    <w:tmpl w:val="906AA4A4"/>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sz w:val="24"/>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14" w15:restartNumberingAfterBreak="0">
    <w:nsid w:val="2C19674C"/>
    <w:multiLevelType w:val="hybridMultilevel"/>
    <w:tmpl w:val="581EE734"/>
    <w:lvl w:ilvl="0" w:tplc="0C0A0001">
      <w:start w:val="1"/>
      <w:numFmt w:val="bullet"/>
      <w:lvlText w:val=""/>
      <w:lvlJc w:val="left"/>
      <w:pPr>
        <w:ind w:left="1080" w:hanging="360"/>
      </w:pPr>
      <w:rPr>
        <w:rFonts w:ascii="Symbol" w:hAnsi="Symbol" w:hint="default"/>
      </w:rPr>
    </w:lvl>
    <w:lvl w:ilvl="1" w:tplc="A30C9F06">
      <w:numFmt w:val="bullet"/>
      <w:lvlText w:val="•"/>
      <w:lvlJc w:val="left"/>
      <w:pPr>
        <w:ind w:left="2145" w:hanging="705"/>
      </w:pPr>
      <w:rPr>
        <w:rFonts w:ascii="Serif" w:eastAsiaTheme="minorHAnsi" w:hAnsi="Serif" w:cstheme="minorBidi"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5" w15:restartNumberingAfterBreak="0">
    <w:nsid w:val="2CB13549"/>
    <w:multiLevelType w:val="multilevel"/>
    <w:tmpl w:val="CB5AD64A"/>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16" w15:restartNumberingAfterBreak="0">
    <w:nsid w:val="308B0935"/>
    <w:multiLevelType w:val="multilevel"/>
    <w:tmpl w:val="BC2EAD94"/>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7" w15:restartNumberingAfterBreak="0">
    <w:nsid w:val="30944DE3"/>
    <w:multiLevelType w:val="hybridMultilevel"/>
    <w:tmpl w:val="7AB0564A"/>
    <w:lvl w:ilvl="0" w:tplc="B7002DE6">
      <w:start w:val="1"/>
      <w:numFmt w:val="bullet"/>
      <w:lvlText w:val=""/>
      <w:lvlJc w:val="left"/>
      <w:pPr>
        <w:ind w:left="720" w:hanging="360"/>
      </w:pPr>
      <w:rPr>
        <w:rFonts w:ascii="Symbol" w:hAnsi="Symbol" w:hint="default"/>
      </w:rPr>
    </w:lvl>
    <w:lvl w:ilvl="1" w:tplc="271839CC">
      <w:start w:val="1"/>
      <w:numFmt w:val="bullet"/>
      <w:lvlText w:val="o"/>
      <w:lvlJc w:val="left"/>
      <w:pPr>
        <w:ind w:left="1440" w:hanging="360"/>
      </w:pPr>
      <w:rPr>
        <w:rFonts w:ascii="Courier New" w:hAnsi="Courier New" w:hint="default"/>
      </w:rPr>
    </w:lvl>
    <w:lvl w:ilvl="2" w:tplc="A0F69D8E">
      <w:start w:val="1"/>
      <w:numFmt w:val="bullet"/>
      <w:lvlText w:val=""/>
      <w:lvlJc w:val="left"/>
      <w:pPr>
        <w:ind w:left="2160" w:hanging="360"/>
      </w:pPr>
      <w:rPr>
        <w:rFonts w:ascii="Wingdings" w:hAnsi="Wingdings" w:hint="default"/>
      </w:rPr>
    </w:lvl>
    <w:lvl w:ilvl="3" w:tplc="F5AC634A">
      <w:start w:val="1"/>
      <w:numFmt w:val="bullet"/>
      <w:lvlText w:val=""/>
      <w:lvlJc w:val="left"/>
      <w:pPr>
        <w:ind w:left="2880" w:hanging="360"/>
      </w:pPr>
      <w:rPr>
        <w:rFonts w:ascii="Symbol" w:hAnsi="Symbol" w:hint="default"/>
      </w:rPr>
    </w:lvl>
    <w:lvl w:ilvl="4" w:tplc="8DAA44D0">
      <w:start w:val="1"/>
      <w:numFmt w:val="bullet"/>
      <w:lvlText w:val="o"/>
      <w:lvlJc w:val="left"/>
      <w:pPr>
        <w:ind w:left="3600" w:hanging="360"/>
      </w:pPr>
      <w:rPr>
        <w:rFonts w:ascii="Courier New" w:hAnsi="Courier New" w:hint="default"/>
      </w:rPr>
    </w:lvl>
    <w:lvl w:ilvl="5" w:tplc="36D847CA">
      <w:start w:val="1"/>
      <w:numFmt w:val="bullet"/>
      <w:lvlText w:val=""/>
      <w:lvlJc w:val="left"/>
      <w:pPr>
        <w:ind w:left="4320" w:hanging="360"/>
      </w:pPr>
      <w:rPr>
        <w:rFonts w:ascii="Wingdings" w:hAnsi="Wingdings" w:hint="default"/>
      </w:rPr>
    </w:lvl>
    <w:lvl w:ilvl="6" w:tplc="600E9776">
      <w:start w:val="1"/>
      <w:numFmt w:val="bullet"/>
      <w:lvlText w:val=""/>
      <w:lvlJc w:val="left"/>
      <w:pPr>
        <w:ind w:left="5040" w:hanging="360"/>
      </w:pPr>
      <w:rPr>
        <w:rFonts w:ascii="Symbol" w:hAnsi="Symbol" w:hint="default"/>
      </w:rPr>
    </w:lvl>
    <w:lvl w:ilvl="7" w:tplc="26584D08">
      <w:start w:val="1"/>
      <w:numFmt w:val="bullet"/>
      <w:lvlText w:val="o"/>
      <w:lvlJc w:val="left"/>
      <w:pPr>
        <w:ind w:left="5760" w:hanging="360"/>
      </w:pPr>
      <w:rPr>
        <w:rFonts w:ascii="Courier New" w:hAnsi="Courier New" w:hint="default"/>
      </w:rPr>
    </w:lvl>
    <w:lvl w:ilvl="8" w:tplc="90B4B000">
      <w:start w:val="1"/>
      <w:numFmt w:val="bullet"/>
      <w:lvlText w:val=""/>
      <w:lvlJc w:val="left"/>
      <w:pPr>
        <w:ind w:left="6480" w:hanging="360"/>
      </w:pPr>
      <w:rPr>
        <w:rFonts w:ascii="Wingdings" w:hAnsi="Wingdings" w:hint="default"/>
      </w:rPr>
    </w:lvl>
  </w:abstractNum>
  <w:abstractNum w:abstractNumId="18" w15:restartNumberingAfterBreak="0">
    <w:nsid w:val="30BF5CBB"/>
    <w:multiLevelType w:val="multilevel"/>
    <w:tmpl w:val="19D69538"/>
    <w:lvl w:ilvl="0">
      <w:start w:val="1"/>
      <w:numFmt w:val="bullet"/>
      <w:lvlText w:val=""/>
      <w:lvlJc w:val="left"/>
      <w:pPr>
        <w:ind w:left="1004" w:hanging="360"/>
      </w:pPr>
      <w:rPr>
        <w:rFonts w:ascii="Symbol" w:hAnsi="Symbol" w:cs="Symbol" w:hint="default"/>
      </w:rPr>
    </w:lvl>
    <w:lvl w:ilvl="1">
      <w:start w:val="1"/>
      <w:numFmt w:val="bullet"/>
      <w:lvlText w:val=""/>
      <w:lvlJc w:val="left"/>
      <w:pPr>
        <w:ind w:left="1724" w:hanging="360"/>
      </w:pPr>
      <w:rPr>
        <w:rFonts w:ascii="Symbol" w:hAnsi="Symbol"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19" w15:restartNumberingAfterBreak="0">
    <w:nsid w:val="31DB6B42"/>
    <w:multiLevelType w:val="hybridMultilevel"/>
    <w:tmpl w:val="3E76B04C"/>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0" w15:restartNumberingAfterBreak="0">
    <w:nsid w:val="369778E0"/>
    <w:multiLevelType w:val="multilevel"/>
    <w:tmpl w:val="046E5750"/>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21" w15:restartNumberingAfterBreak="0">
    <w:nsid w:val="39510902"/>
    <w:multiLevelType w:val="multilevel"/>
    <w:tmpl w:val="701C420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2" w15:restartNumberingAfterBreak="0">
    <w:nsid w:val="3C084C56"/>
    <w:multiLevelType w:val="multilevel"/>
    <w:tmpl w:val="6EE014EE"/>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23" w15:restartNumberingAfterBreak="0">
    <w:nsid w:val="449A1AC8"/>
    <w:multiLevelType w:val="multilevel"/>
    <w:tmpl w:val="44F267E6"/>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24" w15:restartNumberingAfterBreak="0">
    <w:nsid w:val="47B10E06"/>
    <w:multiLevelType w:val="multilevel"/>
    <w:tmpl w:val="48FEA30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5" w15:restartNumberingAfterBreak="0">
    <w:nsid w:val="4C692E2F"/>
    <w:multiLevelType w:val="hybridMultilevel"/>
    <w:tmpl w:val="2F646EFC"/>
    <w:lvl w:ilvl="0" w:tplc="9F749B10">
      <w:start w:val="3"/>
      <w:numFmt w:val="bullet"/>
      <w:lvlText w:val="•"/>
      <w:lvlJc w:val="left"/>
      <w:pPr>
        <w:ind w:left="1068" w:hanging="360"/>
      </w:pPr>
      <w:rPr>
        <w:rFonts w:ascii="Serif" w:eastAsiaTheme="minorHAnsi" w:hAnsi="Serif" w:cstheme="minorBidi"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6" w15:restartNumberingAfterBreak="0">
    <w:nsid w:val="4DD82632"/>
    <w:multiLevelType w:val="multilevel"/>
    <w:tmpl w:val="ED940A6A"/>
    <w:lvl w:ilvl="0">
      <w:start w:val="5"/>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7" w15:restartNumberingAfterBreak="0">
    <w:nsid w:val="4F203AC0"/>
    <w:multiLevelType w:val="multilevel"/>
    <w:tmpl w:val="175A337E"/>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28" w15:restartNumberingAfterBreak="0">
    <w:nsid w:val="55F72D55"/>
    <w:multiLevelType w:val="multilevel"/>
    <w:tmpl w:val="C0B68116"/>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29" w15:restartNumberingAfterBreak="0">
    <w:nsid w:val="591708CF"/>
    <w:multiLevelType w:val="multilevel"/>
    <w:tmpl w:val="297CC674"/>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30" w15:restartNumberingAfterBreak="0">
    <w:nsid w:val="5B5A5410"/>
    <w:multiLevelType w:val="multilevel"/>
    <w:tmpl w:val="640691A4"/>
    <w:lvl w:ilvl="0">
      <w:start w:val="3"/>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1" w15:restartNumberingAfterBreak="0">
    <w:nsid w:val="627E56ED"/>
    <w:multiLevelType w:val="multilevel"/>
    <w:tmpl w:val="3594E87A"/>
    <w:lvl w:ilvl="0">
      <w:start w:val="6"/>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2" w15:restartNumberingAfterBreak="0">
    <w:nsid w:val="63F048F5"/>
    <w:multiLevelType w:val="multilevel"/>
    <w:tmpl w:val="656443A0"/>
    <w:lvl w:ilvl="0">
      <w:start w:val="4"/>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3" w15:restartNumberingAfterBreak="0">
    <w:nsid w:val="65787EF9"/>
    <w:multiLevelType w:val="multilevel"/>
    <w:tmpl w:val="C2BAE310"/>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34" w15:restartNumberingAfterBreak="0">
    <w:nsid w:val="683465C6"/>
    <w:multiLevelType w:val="hybridMultilevel"/>
    <w:tmpl w:val="48D6B9AC"/>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5" w15:restartNumberingAfterBreak="0">
    <w:nsid w:val="6D772C7D"/>
    <w:multiLevelType w:val="multilevel"/>
    <w:tmpl w:val="CBBC7EE8"/>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36" w15:restartNumberingAfterBreak="0">
    <w:nsid w:val="6EEA5788"/>
    <w:multiLevelType w:val="hybridMultilevel"/>
    <w:tmpl w:val="A3940B30"/>
    <w:lvl w:ilvl="0" w:tplc="7D68620C">
      <w:start w:val="1"/>
      <w:numFmt w:val="bullet"/>
      <w:lvlText w:val=""/>
      <w:lvlJc w:val="left"/>
      <w:pPr>
        <w:ind w:left="720" w:hanging="360"/>
      </w:pPr>
      <w:rPr>
        <w:rFonts w:ascii="Symbol" w:hAnsi="Symbol" w:hint="default"/>
      </w:rPr>
    </w:lvl>
    <w:lvl w:ilvl="1" w:tplc="DE5274B4">
      <w:start w:val="1"/>
      <w:numFmt w:val="bullet"/>
      <w:lvlText w:val="o"/>
      <w:lvlJc w:val="left"/>
      <w:pPr>
        <w:ind w:left="1440" w:hanging="360"/>
      </w:pPr>
      <w:rPr>
        <w:rFonts w:ascii="Courier New" w:hAnsi="Courier New" w:hint="default"/>
      </w:rPr>
    </w:lvl>
    <w:lvl w:ilvl="2" w:tplc="8924BB86">
      <w:start w:val="1"/>
      <w:numFmt w:val="bullet"/>
      <w:lvlText w:val=""/>
      <w:lvlJc w:val="left"/>
      <w:pPr>
        <w:ind w:left="2160" w:hanging="360"/>
      </w:pPr>
      <w:rPr>
        <w:rFonts w:ascii="Wingdings" w:hAnsi="Wingdings" w:hint="default"/>
      </w:rPr>
    </w:lvl>
    <w:lvl w:ilvl="3" w:tplc="B8369D1E">
      <w:start w:val="1"/>
      <w:numFmt w:val="bullet"/>
      <w:lvlText w:val=""/>
      <w:lvlJc w:val="left"/>
      <w:pPr>
        <w:ind w:left="2880" w:hanging="360"/>
      </w:pPr>
      <w:rPr>
        <w:rFonts w:ascii="Symbol" w:hAnsi="Symbol" w:hint="default"/>
      </w:rPr>
    </w:lvl>
    <w:lvl w:ilvl="4" w:tplc="28FE03A8">
      <w:start w:val="1"/>
      <w:numFmt w:val="bullet"/>
      <w:lvlText w:val="o"/>
      <w:lvlJc w:val="left"/>
      <w:pPr>
        <w:ind w:left="3600" w:hanging="360"/>
      </w:pPr>
      <w:rPr>
        <w:rFonts w:ascii="Courier New" w:hAnsi="Courier New" w:hint="default"/>
      </w:rPr>
    </w:lvl>
    <w:lvl w:ilvl="5" w:tplc="BFD02EB4">
      <w:start w:val="1"/>
      <w:numFmt w:val="bullet"/>
      <w:lvlText w:val=""/>
      <w:lvlJc w:val="left"/>
      <w:pPr>
        <w:ind w:left="4320" w:hanging="360"/>
      </w:pPr>
      <w:rPr>
        <w:rFonts w:ascii="Wingdings" w:hAnsi="Wingdings" w:hint="default"/>
      </w:rPr>
    </w:lvl>
    <w:lvl w:ilvl="6" w:tplc="24CC1362">
      <w:start w:val="1"/>
      <w:numFmt w:val="bullet"/>
      <w:lvlText w:val=""/>
      <w:lvlJc w:val="left"/>
      <w:pPr>
        <w:ind w:left="5040" w:hanging="360"/>
      </w:pPr>
      <w:rPr>
        <w:rFonts w:ascii="Symbol" w:hAnsi="Symbol" w:hint="default"/>
      </w:rPr>
    </w:lvl>
    <w:lvl w:ilvl="7" w:tplc="06C05634">
      <w:start w:val="1"/>
      <w:numFmt w:val="bullet"/>
      <w:lvlText w:val="o"/>
      <w:lvlJc w:val="left"/>
      <w:pPr>
        <w:ind w:left="5760" w:hanging="360"/>
      </w:pPr>
      <w:rPr>
        <w:rFonts w:ascii="Courier New" w:hAnsi="Courier New" w:hint="default"/>
      </w:rPr>
    </w:lvl>
    <w:lvl w:ilvl="8" w:tplc="597416D6">
      <w:start w:val="1"/>
      <w:numFmt w:val="bullet"/>
      <w:lvlText w:val=""/>
      <w:lvlJc w:val="left"/>
      <w:pPr>
        <w:ind w:left="6480" w:hanging="360"/>
      </w:pPr>
      <w:rPr>
        <w:rFonts w:ascii="Wingdings" w:hAnsi="Wingdings" w:hint="default"/>
      </w:rPr>
    </w:lvl>
  </w:abstractNum>
  <w:abstractNum w:abstractNumId="37" w15:restartNumberingAfterBreak="0">
    <w:nsid w:val="6F69682F"/>
    <w:multiLevelType w:val="hybridMultilevel"/>
    <w:tmpl w:val="48CC1E5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8" w15:restartNumberingAfterBreak="0">
    <w:nsid w:val="763C1F8E"/>
    <w:multiLevelType w:val="multilevel"/>
    <w:tmpl w:val="80022F4C"/>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39" w15:restartNumberingAfterBreak="0">
    <w:nsid w:val="77665BE8"/>
    <w:multiLevelType w:val="multilevel"/>
    <w:tmpl w:val="2648E856"/>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40" w15:restartNumberingAfterBreak="0">
    <w:nsid w:val="791268E1"/>
    <w:multiLevelType w:val="multilevel"/>
    <w:tmpl w:val="B47A298C"/>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41" w15:restartNumberingAfterBreak="0">
    <w:nsid w:val="7CC5682A"/>
    <w:multiLevelType w:val="multilevel"/>
    <w:tmpl w:val="D50AA33C"/>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42" w15:restartNumberingAfterBreak="0">
    <w:nsid w:val="7D126006"/>
    <w:multiLevelType w:val="multilevel"/>
    <w:tmpl w:val="906AA4A4"/>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sz w:val="24"/>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43" w15:restartNumberingAfterBreak="0">
    <w:nsid w:val="7D8404CB"/>
    <w:multiLevelType w:val="multilevel"/>
    <w:tmpl w:val="2FF8CBC6"/>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44" w15:restartNumberingAfterBreak="0">
    <w:nsid w:val="7E8F7A02"/>
    <w:multiLevelType w:val="hybridMultilevel"/>
    <w:tmpl w:val="D620378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36"/>
  </w:num>
  <w:num w:numId="2">
    <w:abstractNumId w:val="17"/>
  </w:num>
  <w:num w:numId="3">
    <w:abstractNumId w:val="21"/>
  </w:num>
  <w:num w:numId="4">
    <w:abstractNumId w:val="16"/>
  </w:num>
  <w:num w:numId="5">
    <w:abstractNumId w:val="30"/>
  </w:num>
  <w:num w:numId="6">
    <w:abstractNumId w:val="32"/>
  </w:num>
  <w:num w:numId="7">
    <w:abstractNumId w:val="26"/>
  </w:num>
  <w:num w:numId="8">
    <w:abstractNumId w:val="31"/>
  </w:num>
  <w:num w:numId="9">
    <w:abstractNumId w:val="7"/>
  </w:num>
  <w:num w:numId="10">
    <w:abstractNumId w:val="20"/>
  </w:num>
  <w:num w:numId="11">
    <w:abstractNumId w:val="0"/>
  </w:num>
  <w:num w:numId="12">
    <w:abstractNumId w:val="3"/>
  </w:num>
  <w:num w:numId="13">
    <w:abstractNumId w:val="18"/>
  </w:num>
  <w:num w:numId="14">
    <w:abstractNumId w:val="4"/>
  </w:num>
  <w:num w:numId="15">
    <w:abstractNumId w:val="15"/>
  </w:num>
  <w:num w:numId="16">
    <w:abstractNumId w:val="13"/>
  </w:num>
  <w:num w:numId="17">
    <w:abstractNumId w:val="27"/>
  </w:num>
  <w:num w:numId="18">
    <w:abstractNumId w:val="29"/>
  </w:num>
  <w:num w:numId="19">
    <w:abstractNumId w:val="41"/>
  </w:num>
  <w:num w:numId="20">
    <w:abstractNumId w:val="35"/>
  </w:num>
  <w:num w:numId="21">
    <w:abstractNumId w:val="43"/>
  </w:num>
  <w:num w:numId="22">
    <w:abstractNumId w:val="1"/>
  </w:num>
  <w:num w:numId="23">
    <w:abstractNumId w:val="23"/>
  </w:num>
  <w:num w:numId="24">
    <w:abstractNumId w:val="10"/>
  </w:num>
  <w:num w:numId="25">
    <w:abstractNumId w:val="40"/>
  </w:num>
  <w:num w:numId="26">
    <w:abstractNumId w:val="5"/>
  </w:num>
  <w:num w:numId="27">
    <w:abstractNumId w:val="8"/>
  </w:num>
  <w:num w:numId="28">
    <w:abstractNumId w:val="38"/>
  </w:num>
  <w:num w:numId="29">
    <w:abstractNumId w:val="33"/>
  </w:num>
  <w:num w:numId="30">
    <w:abstractNumId w:val="22"/>
  </w:num>
  <w:num w:numId="31">
    <w:abstractNumId w:val="12"/>
  </w:num>
  <w:num w:numId="32">
    <w:abstractNumId w:val="9"/>
  </w:num>
  <w:num w:numId="33">
    <w:abstractNumId w:val="39"/>
  </w:num>
  <w:num w:numId="34">
    <w:abstractNumId w:val="28"/>
  </w:num>
  <w:num w:numId="35">
    <w:abstractNumId w:val="24"/>
  </w:num>
  <w:num w:numId="36">
    <w:abstractNumId w:val="44"/>
  </w:num>
  <w:num w:numId="37">
    <w:abstractNumId w:val="37"/>
  </w:num>
  <w:num w:numId="38">
    <w:abstractNumId w:val="11"/>
  </w:num>
  <w:num w:numId="39">
    <w:abstractNumId w:val="42"/>
  </w:num>
  <w:num w:numId="40">
    <w:abstractNumId w:val="6"/>
  </w:num>
  <w:num w:numId="41">
    <w:abstractNumId w:val="25"/>
  </w:num>
  <w:num w:numId="42">
    <w:abstractNumId w:val="14"/>
  </w:num>
  <w:num w:numId="43">
    <w:abstractNumId w:val="34"/>
  </w:num>
  <w:num w:numId="44">
    <w:abstractNumId w:val="2"/>
  </w:num>
  <w:num w:numId="4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8FC5418"/>
    <w:rsid w:val="0004744D"/>
    <w:rsid w:val="000533AF"/>
    <w:rsid w:val="000551B0"/>
    <w:rsid w:val="00056CE9"/>
    <w:rsid w:val="00084B6D"/>
    <w:rsid w:val="00093F61"/>
    <w:rsid w:val="000B7496"/>
    <w:rsid w:val="000B78DA"/>
    <w:rsid w:val="000C5223"/>
    <w:rsid w:val="000C73A4"/>
    <w:rsid w:val="000D142C"/>
    <w:rsid w:val="000D24C3"/>
    <w:rsid w:val="000F3E8F"/>
    <w:rsid w:val="00130C88"/>
    <w:rsid w:val="00137F9F"/>
    <w:rsid w:val="001877EF"/>
    <w:rsid w:val="001A5B67"/>
    <w:rsid w:val="001A6F78"/>
    <w:rsid w:val="001C7E28"/>
    <w:rsid w:val="001F5859"/>
    <w:rsid w:val="002006E5"/>
    <w:rsid w:val="00217778"/>
    <w:rsid w:val="00241213"/>
    <w:rsid w:val="002427EC"/>
    <w:rsid w:val="002471A6"/>
    <w:rsid w:val="00294BC5"/>
    <w:rsid w:val="002C329A"/>
    <w:rsid w:val="002C7CF3"/>
    <w:rsid w:val="002D1B29"/>
    <w:rsid w:val="002D3B7B"/>
    <w:rsid w:val="00310602"/>
    <w:rsid w:val="003235CD"/>
    <w:rsid w:val="00326A33"/>
    <w:rsid w:val="0033550F"/>
    <w:rsid w:val="00346986"/>
    <w:rsid w:val="00355F2F"/>
    <w:rsid w:val="0037785D"/>
    <w:rsid w:val="0038346F"/>
    <w:rsid w:val="0039219E"/>
    <w:rsid w:val="003B6853"/>
    <w:rsid w:val="003B7119"/>
    <w:rsid w:val="003C799A"/>
    <w:rsid w:val="003C7DFA"/>
    <w:rsid w:val="003F13CA"/>
    <w:rsid w:val="003F35A7"/>
    <w:rsid w:val="0040325B"/>
    <w:rsid w:val="004047E3"/>
    <w:rsid w:val="00430571"/>
    <w:rsid w:val="00431735"/>
    <w:rsid w:val="004446FE"/>
    <w:rsid w:val="004548B6"/>
    <w:rsid w:val="00456D86"/>
    <w:rsid w:val="004A3956"/>
    <w:rsid w:val="004A659E"/>
    <w:rsid w:val="004D135B"/>
    <w:rsid w:val="004E6F87"/>
    <w:rsid w:val="004F79C6"/>
    <w:rsid w:val="00501528"/>
    <w:rsid w:val="00502CEC"/>
    <w:rsid w:val="00504B24"/>
    <w:rsid w:val="005061EA"/>
    <w:rsid w:val="0052424F"/>
    <w:rsid w:val="00535E00"/>
    <w:rsid w:val="005824D9"/>
    <w:rsid w:val="005848B9"/>
    <w:rsid w:val="00590DFD"/>
    <w:rsid w:val="005A1BC2"/>
    <w:rsid w:val="005B33CD"/>
    <w:rsid w:val="005C2FD8"/>
    <w:rsid w:val="005D2105"/>
    <w:rsid w:val="005D3545"/>
    <w:rsid w:val="005F1CF8"/>
    <w:rsid w:val="005F3BEE"/>
    <w:rsid w:val="006038D0"/>
    <w:rsid w:val="00604F00"/>
    <w:rsid w:val="006303A4"/>
    <w:rsid w:val="00637982"/>
    <w:rsid w:val="00644C6B"/>
    <w:rsid w:val="006603C3"/>
    <w:rsid w:val="00663E31"/>
    <w:rsid w:val="006652DE"/>
    <w:rsid w:val="00683D00"/>
    <w:rsid w:val="006912C9"/>
    <w:rsid w:val="00691E65"/>
    <w:rsid w:val="006924E4"/>
    <w:rsid w:val="00692A92"/>
    <w:rsid w:val="006E6B66"/>
    <w:rsid w:val="006E6EE0"/>
    <w:rsid w:val="006F67A8"/>
    <w:rsid w:val="006F757A"/>
    <w:rsid w:val="00715091"/>
    <w:rsid w:val="00763E7B"/>
    <w:rsid w:val="00767981"/>
    <w:rsid w:val="007768B2"/>
    <w:rsid w:val="00793F25"/>
    <w:rsid w:val="007A5E9D"/>
    <w:rsid w:val="007E4AF3"/>
    <w:rsid w:val="00812CCF"/>
    <w:rsid w:val="00812DA1"/>
    <w:rsid w:val="0082456B"/>
    <w:rsid w:val="00824986"/>
    <w:rsid w:val="0083139D"/>
    <w:rsid w:val="008324F0"/>
    <w:rsid w:val="00846FD9"/>
    <w:rsid w:val="008473A7"/>
    <w:rsid w:val="00870F54"/>
    <w:rsid w:val="00875957"/>
    <w:rsid w:val="008826E0"/>
    <w:rsid w:val="00885C38"/>
    <w:rsid w:val="008971CC"/>
    <w:rsid w:val="00897FA8"/>
    <w:rsid w:val="008C09B2"/>
    <w:rsid w:val="008C4D80"/>
    <w:rsid w:val="008E13EA"/>
    <w:rsid w:val="008F45A6"/>
    <w:rsid w:val="00902E8A"/>
    <w:rsid w:val="00911209"/>
    <w:rsid w:val="00912867"/>
    <w:rsid w:val="00912A2A"/>
    <w:rsid w:val="00913DD4"/>
    <w:rsid w:val="00917A59"/>
    <w:rsid w:val="00922454"/>
    <w:rsid w:val="009340B1"/>
    <w:rsid w:val="00940763"/>
    <w:rsid w:val="0094437D"/>
    <w:rsid w:val="00955824"/>
    <w:rsid w:val="00970E4B"/>
    <w:rsid w:val="00976F27"/>
    <w:rsid w:val="00983941"/>
    <w:rsid w:val="009B6F74"/>
    <w:rsid w:val="009C4772"/>
    <w:rsid w:val="009D4DCE"/>
    <w:rsid w:val="009D57BF"/>
    <w:rsid w:val="009E6A21"/>
    <w:rsid w:val="00A4078F"/>
    <w:rsid w:val="00A452FA"/>
    <w:rsid w:val="00A84D44"/>
    <w:rsid w:val="00A918E0"/>
    <w:rsid w:val="00AB4E9E"/>
    <w:rsid w:val="00AC51AE"/>
    <w:rsid w:val="00AC6441"/>
    <w:rsid w:val="00AD0174"/>
    <w:rsid w:val="00AD7F14"/>
    <w:rsid w:val="00B02CCA"/>
    <w:rsid w:val="00B21B79"/>
    <w:rsid w:val="00B35D3B"/>
    <w:rsid w:val="00B45AD5"/>
    <w:rsid w:val="00B61005"/>
    <w:rsid w:val="00B63130"/>
    <w:rsid w:val="00B82854"/>
    <w:rsid w:val="00B87979"/>
    <w:rsid w:val="00BD2689"/>
    <w:rsid w:val="00C101D9"/>
    <w:rsid w:val="00C11EA0"/>
    <w:rsid w:val="00C125BE"/>
    <w:rsid w:val="00C23B3B"/>
    <w:rsid w:val="00C3056E"/>
    <w:rsid w:val="00C31107"/>
    <w:rsid w:val="00C83788"/>
    <w:rsid w:val="00C913BA"/>
    <w:rsid w:val="00C92BAD"/>
    <w:rsid w:val="00C9682F"/>
    <w:rsid w:val="00CB07AA"/>
    <w:rsid w:val="00CC0435"/>
    <w:rsid w:val="00CC3BDB"/>
    <w:rsid w:val="00CE63CA"/>
    <w:rsid w:val="00CF07DE"/>
    <w:rsid w:val="00CF37CB"/>
    <w:rsid w:val="00D03F1C"/>
    <w:rsid w:val="00D2109E"/>
    <w:rsid w:val="00D44D67"/>
    <w:rsid w:val="00D5321D"/>
    <w:rsid w:val="00D54923"/>
    <w:rsid w:val="00D97EDD"/>
    <w:rsid w:val="00DA0D48"/>
    <w:rsid w:val="00DA75A0"/>
    <w:rsid w:val="00DB297E"/>
    <w:rsid w:val="00DC2B92"/>
    <w:rsid w:val="00DD71B1"/>
    <w:rsid w:val="00DD75CD"/>
    <w:rsid w:val="00DF3D2B"/>
    <w:rsid w:val="00DF40AB"/>
    <w:rsid w:val="00DF58D2"/>
    <w:rsid w:val="00DF62DE"/>
    <w:rsid w:val="00E026BB"/>
    <w:rsid w:val="00E03A48"/>
    <w:rsid w:val="00E230C1"/>
    <w:rsid w:val="00E30A07"/>
    <w:rsid w:val="00E53CBB"/>
    <w:rsid w:val="00E65D1D"/>
    <w:rsid w:val="00E768A9"/>
    <w:rsid w:val="00E9097B"/>
    <w:rsid w:val="00E979E2"/>
    <w:rsid w:val="00EC2143"/>
    <w:rsid w:val="00ED0B7C"/>
    <w:rsid w:val="00EF5D88"/>
    <w:rsid w:val="00F10208"/>
    <w:rsid w:val="00F12DFC"/>
    <w:rsid w:val="00F31316"/>
    <w:rsid w:val="00F411C3"/>
    <w:rsid w:val="00F447BC"/>
    <w:rsid w:val="00F72D0C"/>
    <w:rsid w:val="00F922BE"/>
    <w:rsid w:val="00F943B9"/>
    <w:rsid w:val="00FC0CA9"/>
    <w:rsid w:val="00FC27C5"/>
    <w:rsid w:val="00FC458B"/>
    <w:rsid w:val="00FE70F7"/>
    <w:rsid w:val="08FC5418"/>
    <w:rsid w:val="10C54A8B"/>
    <w:rsid w:val="34BFCE47"/>
    <w:rsid w:val="6B4EA20A"/>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AC8F8"/>
  <w15:docId w15:val="{1A45FB9A-738D-458B-83FB-AA794145D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s-E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84B6D"/>
    <w:pPr>
      <w:spacing w:after="120" w:line="259" w:lineRule="auto"/>
      <w:ind w:firstLine="284"/>
      <w:jc w:val="both"/>
    </w:pPr>
    <w:rPr>
      <w:rFonts w:ascii="Serif" w:hAnsi="Serif"/>
      <w:sz w:val="24"/>
    </w:rPr>
  </w:style>
  <w:style w:type="paragraph" w:styleId="Ttulo1">
    <w:name w:val="heading 1"/>
    <w:basedOn w:val="Normal"/>
    <w:next w:val="Normal"/>
    <w:link w:val="Ttulo1Car"/>
    <w:uiPriority w:val="9"/>
    <w:qFormat/>
    <w:rsid w:val="00CE2EB9"/>
    <w:pPr>
      <w:keepNext/>
      <w:keepLines/>
      <w:pBdr>
        <w:top w:val="single" w:sz="4" w:space="1" w:color="000000"/>
        <w:bottom w:val="single" w:sz="4" w:space="1" w:color="000000"/>
      </w:pBdr>
      <w:spacing w:before="600" w:after="360"/>
      <w:ind w:firstLine="0"/>
      <w:outlineLvl w:val="0"/>
    </w:pPr>
    <w:rPr>
      <w:rFonts w:eastAsiaTheme="majorEastAsia" w:cstheme="majorBidi"/>
      <w:b/>
      <w:sz w:val="48"/>
      <w:szCs w:val="32"/>
    </w:rPr>
  </w:style>
  <w:style w:type="paragraph" w:styleId="Ttulo2">
    <w:name w:val="heading 2"/>
    <w:basedOn w:val="Normal"/>
    <w:next w:val="Normal"/>
    <w:link w:val="Ttulo2Car"/>
    <w:uiPriority w:val="9"/>
    <w:unhideWhenUsed/>
    <w:qFormat/>
    <w:rsid w:val="00CE2EB9"/>
    <w:pPr>
      <w:keepNext/>
      <w:keepLines/>
      <w:spacing w:before="40" w:after="0"/>
      <w:ind w:firstLine="0"/>
      <w:outlineLvl w:val="1"/>
    </w:pPr>
    <w:rPr>
      <w:rFonts w:eastAsiaTheme="majorEastAsia" w:cstheme="majorBidi"/>
      <w:b/>
      <w:sz w:val="26"/>
      <w:szCs w:val="26"/>
    </w:rPr>
  </w:style>
  <w:style w:type="paragraph" w:styleId="Ttulo3">
    <w:name w:val="heading 3"/>
    <w:basedOn w:val="Normal"/>
    <w:next w:val="Normal"/>
    <w:link w:val="Ttulo3Car"/>
    <w:uiPriority w:val="9"/>
    <w:unhideWhenUsed/>
    <w:qFormat/>
    <w:rsid w:val="00CE2EB9"/>
    <w:pPr>
      <w:keepNext/>
      <w:keepLines/>
      <w:spacing w:before="40" w:after="0"/>
      <w:outlineLvl w:val="2"/>
    </w:pPr>
    <w:rPr>
      <w:rFonts w:asciiTheme="majorHAnsi" w:eastAsiaTheme="majorEastAsia" w:hAnsiTheme="majorHAnsi" w:cstheme="majorBid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CE2EB9"/>
    <w:rPr>
      <w:rFonts w:ascii="Liberation Serif" w:eastAsiaTheme="majorEastAsia" w:hAnsi="Liberation Serif" w:cstheme="majorBidi"/>
      <w:b/>
      <w:sz w:val="48"/>
      <w:szCs w:val="32"/>
    </w:rPr>
  </w:style>
  <w:style w:type="character" w:customStyle="1" w:styleId="Ttulo2Car">
    <w:name w:val="Título 2 Car"/>
    <w:basedOn w:val="Fuentedeprrafopredeter"/>
    <w:link w:val="Ttulo2"/>
    <w:uiPriority w:val="9"/>
    <w:qFormat/>
    <w:rsid w:val="00CE2EB9"/>
    <w:rPr>
      <w:rFonts w:ascii="Liberation Serif" w:eastAsiaTheme="majorEastAsia" w:hAnsi="Liberation Serif" w:cstheme="majorBidi"/>
      <w:b/>
      <w:sz w:val="26"/>
      <w:szCs w:val="26"/>
    </w:rPr>
  </w:style>
  <w:style w:type="character" w:customStyle="1" w:styleId="Ttulo3Car">
    <w:name w:val="Título 3 Car"/>
    <w:basedOn w:val="Fuentedeprrafopredeter"/>
    <w:link w:val="Ttulo3"/>
    <w:uiPriority w:val="9"/>
    <w:qFormat/>
    <w:rsid w:val="00CE2EB9"/>
    <w:rPr>
      <w:rFonts w:asciiTheme="majorHAnsi" w:eastAsiaTheme="majorEastAsia" w:hAnsiTheme="majorHAnsi" w:cstheme="majorBidi"/>
      <w:sz w:val="24"/>
      <w:szCs w:val="24"/>
    </w:rPr>
  </w:style>
  <w:style w:type="character" w:customStyle="1" w:styleId="EncabezadoCar">
    <w:name w:val="Encabezado Car"/>
    <w:basedOn w:val="Fuentedeprrafopredeter"/>
    <w:link w:val="Encabezado"/>
    <w:uiPriority w:val="99"/>
    <w:qFormat/>
    <w:rsid w:val="00CE2EB9"/>
    <w:rPr>
      <w:rFonts w:ascii="Liberation Serif" w:hAnsi="Liberation Serif"/>
      <w:sz w:val="24"/>
    </w:rPr>
  </w:style>
  <w:style w:type="character" w:customStyle="1" w:styleId="PiedepginaCar">
    <w:name w:val="Pie de página Car"/>
    <w:basedOn w:val="Fuentedeprrafopredeter"/>
    <w:link w:val="Piedepgina"/>
    <w:uiPriority w:val="99"/>
    <w:qFormat/>
    <w:rsid w:val="00CE2EB9"/>
    <w:rPr>
      <w:rFonts w:ascii="Liberation Serif" w:hAnsi="Liberation Serif"/>
      <w:sz w:val="24"/>
    </w:rPr>
  </w:style>
  <w:style w:type="character" w:customStyle="1" w:styleId="EnlacedeInternet">
    <w:name w:val="Enlace de Internet"/>
    <w:basedOn w:val="Fuentedeprrafopredeter"/>
    <w:uiPriority w:val="99"/>
    <w:unhideWhenUsed/>
    <w:rsid w:val="00CE2EB9"/>
    <w:rPr>
      <w:color w:val="0563C1" w:themeColor="hyperlink"/>
      <w:u w:val="single"/>
    </w:rPr>
  </w:style>
  <w:style w:type="character" w:customStyle="1" w:styleId="TextonotaalfinalCar">
    <w:name w:val="Texto nota al final Car"/>
    <w:basedOn w:val="Fuentedeprrafopredeter"/>
    <w:link w:val="Textonotaalfinal"/>
    <w:uiPriority w:val="99"/>
    <w:semiHidden/>
    <w:qFormat/>
    <w:rsid w:val="00CE2EB9"/>
    <w:rPr>
      <w:rFonts w:ascii="Liberation Serif" w:hAnsi="Liberation Serif"/>
      <w:sz w:val="20"/>
      <w:szCs w:val="20"/>
    </w:rPr>
  </w:style>
  <w:style w:type="character" w:customStyle="1" w:styleId="Ancladenotafinal">
    <w:name w:val="Ancla de nota final"/>
    <w:rPr>
      <w:vertAlign w:val="superscript"/>
    </w:rPr>
  </w:style>
  <w:style w:type="character" w:customStyle="1" w:styleId="EndnoteCharacters">
    <w:name w:val="Endnote Characters"/>
    <w:basedOn w:val="Fuentedeprrafopredeter"/>
    <w:uiPriority w:val="99"/>
    <w:semiHidden/>
    <w:unhideWhenUsed/>
    <w:qFormat/>
    <w:rsid w:val="00CE2EB9"/>
    <w:rPr>
      <w:vertAlign w:val="superscript"/>
    </w:rPr>
  </w:style>
  <w:style w:type="character" w:customStyle="1" w:styleId="TextonotapieCar">
    <w:name w:val="Texto nota pie Car"/>
    <w:basedOn w:val="Fuentedeprrafopredeter"/>
    <w:link w:val="Textonotapie"/>
    <w:uiPriority w:val="99"/>
    <w:semiHidden/>
    <w:qFormat/>
    <w:rsid w:val="00CE2EB9"/>
    <w:rPr>
      <w:rFonts w:ascii="Liberation Serif" w:hAnsi="Liberation Serif"/>
      <w:sz w:val="20"/>
      <w:szCs w:val="20"/>
    </w:rPr>
  </w:style>
  <w:style w:type="character" w:customStyle="1" w:styleId="HTMLconformatoprevioCar">
    <w:name w:val="HTML con formato previo Car"/>
    <w:basedOn w:val="Fuentedeprrafopredeter"/>
    <w:link w:val="HTMLconformatoprevio"/>
    <w:uiPriority w:val="99"/>
    <w:semiHidden/>
    <w:qFormat/>
    <w:rsid w:val="00CE2EB9"/>
    <w:rPr>
      <w:rFonts w:ascii="Courier New" w:eastAsia="Times New Roman" w:hAnsi="Courier New" w:cs="Courier New"/>
      <w:sz w:val="20"/>
      <w:szCs w:val="20"/>
      <w:lang w:eastAsia="es-ES"/>
    </w:rPr>
  </w:style>
  <w:style w:type="character" w:customStyle="1" w:styleId="pln">
    <w:name w:val="pln"/>
    <w:basedOn w:val="Fuentedeprrafopredeter"/>
    <w:qFormat/>
    <w:rsid w:val="00CE2EB9"/>
  </w:style>
  <w:style w:type="character" w:customStyle="1" w:styleId="pun">
    <w:name w:val="pun"/>
    <w:basedOn w:val="Fuentedeprrafopredeter"/>
    <w:qFormat/>
    <w:rsid w:val="00CE2EB9"/>
  </w:style>
  <w:style w:type="character" w:customStyle="1" w:styleId="kwd">
    <w:name w:val="kwd"/>
    <w:basedOn w:val="Fuentedeprrafopredeter"/>
    <w:qFormat/>
    <w:rsid w:val="00CE2EB9"/>
  </w:style>
  <w:style w:type="character" w:customStyle="1" w:styleId="lit">
    <w:name w:val="lit"/>
    <w:basedOn w:val="Fuentedeprrafopredeter"/>
    <w:qFormat/>
    <w:rsid w:val="00CE2EB9"/>
  </w:style>
  <w:style w:type="character" w:customStyle="1" w:styleId="TextocomentarioCar">
    <w:name w:val="Texto comentario Car"/>
    <w:basedOn w:val="Fuentedeprrafopredeter"/>
    <w:link w:val="Textocomentario"/>
    <w:uiPriority w:val="99"/>
    <w:semiHidden/>
    <w:qFormat/>
    <w:rsid w:val="00CE2EB9"/>
    <w:rPr>
      <w:rFonts w:ascii="Liberation Serif" w:hAnsi="Liberation Serif"/>
      <w:sz w:val="20"/>
      <w:szCs w:val="20"/>
    </w:rPr>
  </w:style>
  <w:style w:type="character" w:customStyle="1" w:styleId="AsuntodelcomentarioCar">
    <w:name w:val="Asunto del comentario Car"/>
    <w:basedOn w:val="TextocomentarioCar"/>
    <w:link w:val="Asuntodelcomentario"/>
    <w:uiPriority w:val="99"/>
    <w:semiHidden/>
    <w:qFormat/>
    <w:rsid w:val="00CE2EB9"/>
    <w:rPr>
      <w:rFonts w:ascii="Liberation Serif" w:hAnsi="Liberation Serif"/>
      <w:b/>
      <w:bCs/>
      <w:sz w:val="20"/>
      <w:szCs w:val="20"/>
    </w:rPr>
  </w:style>
  <w:style w:type="character" w:customStyle="1" w:styleId="TextodegloboCar">
    <w:name w:val="Texto de globo Car"/>
    <w:basedOn w:val="Fuentedeprrafopredeter"/>
    <w:link w:val="Textodeglobo"/>
    <w:uiPriority w:val="99"/>
    <w:semiHidden/>
    <w:qFormat/>
    <w:rsid w:val="00CE2EB9"/>
    <w:rPr>
      <w:rFonts w:ascii="Segoe UI" w:hAnsi="Segoe UI" w:cs="Segoe UI"/>
      <w:sz w:val="18"/>
      <w:szCs w:val="18"/>
    </w:rPr>
  </w:style>
  <w:style w:type="character" w:styleId="Mencinsinresolver">
    <w:name w:val="Unresolved Mention"/>
    <w:basedOn w:val="Fuentedeprrafopredeter"/>
    <w:uiPriority w:val="99"/>
    <w:semiHidden/>
    <w:unhideWhenUsed/>
    <w:qFormat/>
    <w:rsid w:val="00EE35B3"/>
    <w:rPr>
      <w:color w:val="605E5C"/>
      <w:shd w:val="clear" w:color="auto" w:fill="E1DFDD"/>
    </w:rPr>
  </w:style>
  <w:style w:type="character" w:styleId="Refdecomentario">
    <w:name w:val="annotation reference"/>
    <w:basedOn w:val="Fuentedeprrafopredeter"/>
    <w:uiPriority w:val="99"/>
    <w:semiHidden/>
    <w:unhideWhenUsed/>
    <w:qFormat/>
    <w:rsid w:val="0023195A"/>
    <w:rPr>
      <w:sz w:val="16"/>
      <w:szCs w:val="16"/>
    </w:rPr>
  </w:style>
  <w:style w:type="character" w:customStyle="1" w:styleId="apple-converted-space">
    <w:name w:val="apple-converted-space"/>
    <w:basedOn w:val="Fuentedeprrafopredeter"/>
    <w:qFormat/>
    <w:rsid w:val="00641C39"/>
  </w:style>
  <w:style w:type="character" w:styleId="Hipervnculovisitado">
    <w:name w:val="FollowedHyperlink"/>
    <w:basedOn w:val="Fuentedeprrafopredeter"/>
    <w:uiPriority w:val="99"/>
    <w:semiHidden/>
    <w:unhideWhenUsed/>
    <w:qFormat/>
    <w:rsid w:val="007665DE"/>
    <w:rPr>
      <w:color w:val="954F72" w:themeColor="followedHyperlink"/>
      <w:u w:val="single"/>
    </w:rPr>
  </w:style>
  <w:style w:type="character" w:styleId="Textodelmarcadordeposicin">
    <w:name w:val="Placeholder Text"/>
    <w:basedOn w:val="Fuentedeprrafopredeter"/>
    <w:uiPriority w:val="99"/>
    <w:semiHidden/>
    <w:qFormat/>
    <w:rsid w:val="00FD68B3"/>
    <w:rPr>
      <w:color w:val="808080"/>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sz w:val="24"/>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cs="Courier New"/>
    </w:rPr>
  </w:style>
  <w:style w:type="character" w:customStyle="1" w:styleId="ListLabel49">
    <w:name w:val="ListLabel 49"/>
    <w:qFormat/>
    <w:rPr>
      <w:rFonts w:cs="Courier New"/>
    </w:rPr>
  </w:style>
  <w:style w:type="character" w:customStyle="1" w:styleId="ListLabel50">
    <w:name w:val="ListLabel 50"/>
    <w:qFormat/>
    <w:rPr>
      <w:rFonts w:cs="Courier New"/>
    </w:rPr>
  </w:style>
  <w:style w:type="character" w:customStyle="1" w:styleId="ListLabel51">
    <w:name w:val="ListLabel 51"/>
    <w:qFormat/>
    <w:rPr>
      <w:rFonts w:cs="Courier New"/>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ListLabel58">
    <w:name w:val="ListLabel 58"/>
    <w:qFormat/>
    <w:rPr>
      <w:rFonts w:cs="Courier New"/>
    </w:rPr>
  </w:style>
  <w:style w:type="character" w:customStyle="1" w:styleId="ListLabel59">
    <w:name w:val="ListLabel 59"/>
    <w:qFormat/>
    <w:rPr>
      <w:rFonts w:cs="Courier New"/>
    </w:rPr>
  </w:style>
  <w:style w:type="character" w:customStyle="1" w:styleId="ListLabel60">
    <w:name w:val="ListLabel 60"/>
    <w:qFormat/>
    <w:rPr>
      <w:rFonts w:cs="Courier New"/>
    </w:rPr>
  </w:style>
  <w:style w:type="character" w:customStyle="1" w:styleId="ListLabel61">
    <w:name w:val="ListLabel 61"/>
    <w:qFormat/>
    <w:rPr>
      <w:rFonts w:cs="Courier New"/>
    </w:rPr>
  </w:style>
  <w:style w:type="character" w:customStyle="1" w:styleId="ListLabel62">
    <w:name w:val="ListLabel 62"/>
    <w:qFormat/>
    <w:rPr>
      <w:rFonts w:cs="Courier New"/>
    </w:rPr>
  </w:style>
  <w:style w:type="character" w:customStyle="1" w:styleId="ListLabel63">
    <w:name w:val="ListLabel 63"/>
    <w:qFormat/>
    <w:rPr>
      <w:rFonts w:cs="Courier New"/>
    </w:rPr>
  </w:style>
  <w:style w:type="character" w:customStyle="1" w:styleId="ListLabel64">
    <w:name w:val="ListLabel 64"/>
    <w:qFormat/>
    <w:rPr>
      <w:rFonts w:cs="Courier New"/>
    </w:rPr>
  </w:style>
  <w:style w:type="character" w:customStyle="1" w:styleId="ListLabel65">
    <w:name w:val="ListLabel 65"/>
    <w:qFormat/>
    <w:rPr>
      <w:rFonts w:cs="Courier New"/>
    </w:rPr>
  </w:style>
  <w:style w:type="character" w:customStyle="1" w:styleId="ListLabel66">
    <w:name w:val="ListLabel 66"/>
    <w:qFormat/>
    <w:rPr>
      <w:rFonts w:cs="Courier New"/>
    </w:rPr>
  </w:style>
  <w:style w:type="character" w:customStyle="1" w:styleId="ListLabel67">
    <w:name w:val="ListLabel 67"/>
    <w:qFormat/>
    <w:rPr>
      <w:rFonts w:cs="Courier New"/>
    </w:rPr>
  </w:style>
  <w:style w:type="character" w:customStyle="1" w:styleId="ListLabel68">
    <w:name w:val="ListLabel 68"/>
    <w:qFormat/>
    <w:rPr>
      <w:rFonts w:cs="Courier New"/>
    </w:rPr>
  </w:style>
  <w:style w:type="character" w:customStyle="1" w:styleId="ListLabel69">
    <w:name w:val="ListLabel 69"/>
    <w:qFormat/>
    <w:rPr>
      <w:rFonts w:cs="Courier New"/>
    </w:rPr>
  </w:style>
  <w:style w:type="character" w:customStyle="1" w:styleId="ListLabel70">
    <w:name w:val="ListLabel 70"/>
    <w:qFormat/>
    <w:rPr>
      <w:rFonts w:cs="Courier New"/>
    </w:rPr>
  </w:style>
  <w:style w:type="character" w:customStyle="1" w:styleId="ListLabel71">
    <w:name w:val="ListLabel 71"/>
    <w:qFormat/>
    <w:rPr>
      <w:rFonts w:cs="Courier New"/>
    </w:rPr>
  </w:style>
  <w:style w:type="character" w:customStyle="1" w:styleId="ListLabel72">
    <w:name w:val="ListLabel 72"/>
    <w:qFormat/>
    <w:rPr>
      <w:rFonts w:cs="Courier New"/>
    </w:rPr>
  </w:style>
  <w:style w:type="character" w:customStyle="1" w:styleId="ListLabel73">
    <w:name w:val="ListLabel 73"/>
    <w:qFormat/>
    <w:rPr>
      <w:rFonts w:cs="Courier New"/>
    </w:rPr>
  </w:style>
  <w:style w:type="character" w:customStyle="1" w:styleId="ListLabel74">
    <w:name w:val="ListLabel 74"/>
    <w:qFormat/>
    <w:rPr>
      <w:rFonts w:cs="Courier New"/>
    </w:rPr>
  </w:style>
  <w:style w:type="character" w:customStyle="1" w:styleId="ListLabel75">
    <w:name w:val="ListLabel 75"/>
    <w:qFormat/>
    <w:rPr>
      <w:rFonts w:cs="Courier New"/>
    </w:rPr>
  </w:style>
  <w:style w:type="character" w:customStyle="1" w:styleId="ListLabel76">
    <w:name w:val="ListLabel 76"/>
    <w:qFormat/>
    <w:rPr>
      <w:rFonts w:cs="Courier New"/>
    </w:rPr>
  </w:style>
  <w:style w:type="character" w:customStyle="1" w:styleId="ListLabel77">
    <w:name w:val="ListLabel 77"/>
    <w:qFormat/>
    <w:rPr>
      <w:rFonts w:cs="Courier New"/>
    </w:rPr>
  </w:style>
  <w:style w:type="character" w:customStyle="1" w:styleId="ListLabel78">
    <w:name w:val="ListLabel 78"/>
    <w:qFormat/>
    <w:rPr>
      <w:rFonts w:cs="Courier New"/>
    </w:rPr>
  </w:style>
  <w:style w:type="character" w:customStyle="1" w:styleId="ListLabel79">
    <w:name w:val="ListLabel 79"/>
    <w:qFormat/>
    <w:rPr>
      <w:rFonts w:cs="Courier New"/>
    </w:rPr>
  </w:style>
  <w:style w:type="character" w:customStyle="1" w:styleId="ListLabel80">
    <w:name w:val="ListLabel 80"/>
    <w:qFormat/>
    <w:rPr>
      <w:rFonts w:cs="Courier New"/>
    </w:rPr>
  </w:style>
  <w:style w:type="character" w:customStyle="1" w:styleId="ListLabel81">
    <w:name w:val="ListLabel 81"/>
    <w:qFormat/>
    <w:rPr>
      <w:rFonts w:cs="Courier New"/>
    </w:rPr>
  </w:style>
  <w:style w:type="character" w:customStyle="1" w:styleId="ListLabel82">
    <w:name w:val="ListLabel 82"/>
    <w:qFormat/>
    <w:rPr>
      <w:rFonts w:cs="Courier New"/>
    </w:rPr>
  </w:style>
  <w:style w:type="character" w:customStyle="1" w:styleId="ListLabel83">
    <w:name w:val="ListLabel 83"/>
    <w:qFormat/>
    <w:rPr>
      <w:rFonts w:cs="Courier New"/>
    </w:rPr>
  </w:style>
  <w:style w:type="character" w:customStyle="1" w:styleId="ListLabel84">
    <w:name w:val="ListLabel 84"/>
    <w:qFormat/>
    <w:rPr>
      <w:rFonts w:cs="Courier New"/>
    </w:rPr>
  </w:style>
  <w:style w:type="character" w:customStyle="1" w:styleId="ListLabel85">
    <w:name w:val="ListLabel 85"/>
    <w:qFormat/>
    <w:rPr>
      <w:rFonts w:cs="Courier New"/>
    </w:rPr>
  </w:style>
  <w:style w:type="character" w:customStyle="1" w:styleId="ListLabel86">
    <w:name w:val="ListLabel 86"/>
    <w:qFormat/>
    <w:rPr>
      <w:rFonts w:cs="Courier New"/>
    </w:rPr>
  </w:style>
  <w:style w:type="character" w:customStyle="1" w:styleId="ListLabel87">
    <w:name w:val="ListLabel 87"/>
    <w:qFormat/>
    <w:rPr>
      <w:rFonts w:cs="Courier New"/>
    </w:rPr>
  </w:style>
  <w:style w:type="character" w:customStyle="1" w:styleId="ListLabel88">
    <w:name w:val="ListLabel 88"/>
    <w:qFormat/>
    <w:rPr>
      <w:rFonts w:cs="Courier New"/>
    </w:rPr>
  </w:style>
  <w:style w:type="character" w:customStyle="1" w:styleId="ListLabel89">
    <w:name w:val="ListLabel 89"/>
    <w:qFormat/>
    <w:rPr>
      <w:rFonts w:cs="Courier New"/>
    </w:rPr>
  </w:style>
  <w:style w:type="character" w:customStyle="1" w:styleId="ListLabel90">
    <w:name w:val="ListLabel 90"/>
    <w:qFormat/>
    <w:rPr>
      <w:rFonts w:cs="Courier New"/>
    </w:rPr>
  </w:style>
  <w:style w:type="character" w:customStyle="1" w:styleId="ListLabel91">
    <w:name w:val="ListLabel 91"/>
    <w:qFormat/>
    <w:rPr>
      <w:rFonts w:cs="Courier New"/>
    </w:rPr>
  </w:style>
  <w:style w:type="character" w:customStyle="1" w:styleId="ListLabel92">
    <w:name w:val="ListLabel 92"/>
    <w:qFormat/>
    <w:rPr>
      <w:rFonts w:cs="Courier New"/>
    </w:rPr>
  </w:style>
  <w:style w:type="character" w:customStyle="1" w:styleId="ListLabel93">
    <w:name w:val="ListLabel 93"/>
    <w:qFormat/>
    <w:rPr>
      <w:rFonts w:cs="Courier New"/>
    </w:rPr>
  </w:style>
  <w:style w:type="character" w:customStyle="1" w:styleId="ListLabel94">
    <w:name w:val="ListLabel 94"/>
    <w:qFormat/>
    <w:rPr>
      <w:rFonts w:cs="Courier New"/>
    </w:rPr>
  </w:style>
  <w:style w:type="character" w:customStyle="1" w:styleId="ListLabel95">
    <w:name w:val="ListLabel 95"/>
    <w:qFormat/>
    <w:rPr>
      <w:rFonts w:cs="Courier New"/>
    </w:rPr>
  </w:style>
  <w:style w:type="character" w:customStyle="1" w:styleId="ListLabel96">
    <w:name w:val="ListLabel 96"/>
    <w:qFormat/>
    <w:rPr>
      <w:rFonts w:cs="Courier New"/>
    </w:rPr>
  </w:style>
  <w:style w:type="character" w:customStyle="1" w:styleId="ListLabel97">
    <w:name w:val="ListLabel 97"/>
    <w:qFormat/>
    <w:rPr>
      <w:rFonts w:cs="Courier New"/>
    </w:rPr>
  </w:style>
  <w:style w:type="character" w:customStyle="1" w:styleId="ListLabel98">
    <w:name w:val="ListLabel 98"/>
    <w:qFormat/>
    <w:rPr>
      <w:rFonts w:cs="Courier New"/>
    </w:rPr>
  </w:style>
  <w:style w:type="character" w:customStyle="1" w:styleId="ListLabel99">
    <w:name w:val="ListLabel 99"/>
    <w:qFormat/>
    <w:rPr>
      <w:rFonts w:cs="Courier New"/>
    </w:rPr>
  </w:style>
  <w:style w:type="character" w:customStyle="1" w:styleId="ListLabel100">
    <w:name w:val="ListLabel 100"/>
    <w:qFormat/>
    <w:rPr>
      <w:rFonts w:cs="Courier New"/>
    </w:rPr>
  </w:style>
  <w:style w:type="character" w:customStyle="1" w:styleId="ListLabel101">
    <w:name w:val="ListLabel 101"/>
    <w:qFormat/>
    <w:rPr>
      <w:rFonts w:cs="Courier New"/>
    </w:rPr>
  </w:style>
  <w:style w:type="character" w:customStyle="1" w:styleId="ListLabel102">
    <w:name w:val="ListLabel 102"/>
    <w:qFormat/>
    <w:rPr>
      <w:rFonts w:cs="Courier New"/>
    </w:rPr>
  </w:style>
  <w:style w:type="character" w:customStyle="1" w:styleId="ListLabel103">
    <w:name w:val="ListLabel 103"/>
    <w:qFormat/>
    <w:rPr>
      <w:rFonts w:cs="Courier New"/>
    </w:rPr>
  </w:style>
  <w:style w:type="character" w:customStyle="1" w:styleId="ListLabel104">
    <w:name w:val="ListLabel 104"/>
    <w:qFormat/>
    <w:rPr>
      <w:rFonts w:cs="Courier New"/>
    </w:rPr>
  </w:style>
  <w:style w:type="character" w:customStyle="1" w:styleId="Caracteresdenotafinal">
    <w:name w:val="Caracteres de nota final"/>
    <w:qFormat/>
  </w:style>
  <w:style w:type="character" w:customStyle="1" w:styleId="ListLabel105">
    <w:name w:val="ListLabel 105"/>
    <w:qFormat/>
  </w:style>
  <w:style w:type="character" w:customStyle="1" w:styleId="ListLabel106">
    <w:name w:val="ListLabel 106"/>
    <w:qFormat/>
    <w:rPr>
      <w:rFonts w:ascii="Serif" w:eastAsia="Serif" w:hAnsi="Serif" w:cs="Serif"/>
      <w:sz w:val="24"/>
      <w:szCs w:val="24"/>
      <w:lang w:val="es-ES"/>
    </w:rPr>
  </w:style>
  <w:style w:type="character" w:customStyle="1" w:styleId="ListLabel107">
    <w:name w:val="ListLabel 107"/>
    <w:qFormat/>
    <w:rPr>
      <w:lang w:eastAsia="es-ES"/>
    </w:rPr>
  </w:style>
  <w:style w:type="character" w:customStyle="1" w:styleId="Enlacedelndice">
    <w:name w:val="Enlace del índice"/>
    <w:qFormat/>
  </w:style>
  <w:style w:type="paragraph" w:styleId="Ttulo">
    <w:name w:val="Title"/>
    <w:basedOn w:val="Normal"/>
    <w:next w:val="Textoindependiente"/>
    <w:qFormat/>
    <w:pPr>
      <w:keepNext/>
      <w:spacing w:before="24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CE2EB9"/>
    <w:pPr>
      <w:spacing w:after="200" w:line="240" w:lineRule="auto"/>
    </w:pPr>
    <w:rPr>
      <w:i/>
      <w:iCs/>
      <w:color w:val="44546A" w:themeColor="text2"/>
      <w:sz w:val="18"/>
      <w:szCs w:val="18"/>
    </w:rPr>
  </w:style>
  <w:style w:type="paragraph" w:customStyle="1" w:styleId="ndice">
    <w:name w:val="Índice"/>
    <w:basedOn w:val="Normal"/>
    <w:qFormat/>
    <w:pPr>
      <w:suppressLineNumbers/>
    </w:pPr>
    <w:rPr>
      <w:rFonts w:cs="Lohit Devanagari"/>
    </w:rPr>
  </w:style>
  <w:style w:type="paragraph" w:styleId="Sinespaciado">
    <w:name w:val="No Spacing"/>
    <w:uiPriority w:val="1"/>
    <w:qFormat/>
    <w:rsid w:val="00CE2EB9"/>
    <w:rPr>
      <w:rFonts w:ascii="Liberation Serif" w:hAnsi="Liberation Serif"/>
      <w:sz w:val="24"/>
    </w:rPr>
  </w:style>
  <w:style w:type="paragraph" w:customStyle="1" w:styleId="western">
    <w:name w:val="western"/>
    <w:basedOn w:val="Normal"/>
    <w:qFormat/>
    <w:rsid w:val="00CE2EB9"/>
    <w:pPr>
      <w:spacing w:beforeAutospacing="1" w:after="119" w:line="240" w:lineRule="auto"/>
    </w:pPr>
    <w:rPr>
      <w:rFonts w:ascii="Times New Roman" w:eastAsia="Times New Roman" w:hAnsi="Times New Roman" w:cs="Times New Roman"/>
      <w:szCs w:val="24"/>
      <w:lang w:eastAsia="es-ES"/>
    </w:rPr>
  </w:style>
  <w:style w:type="paragraph" w:styleId="Encabezado">
    <w:name w:val="header"/>
    <w:basedOn w:val="Normal"/>
    <w:link w:val="EncabezadoCar"/>
    <w:uiPriority w:val="99"/>
    <w:unhideWhenUsed/>
    <w:rsid w:val="00CE2EB9"/>
    <w:pPr>
      <w:tabs>
        <w:tab w:val="center" w:pos="4252"/>
        <w:tab w:val="right" w:pos="8504"/>
      </w:tabs>
      <w:spacing w:after="0" w:line="240" w:lineRule="auto"/>
    </w:pPr>
  </w:style>
  <w:style w:type="paragraph" w:styleId="Piedepgina">
    <w:name w:val="footer"/>
    <w:basedOn w:val="Normal"/>
    <w:link w:val="PiedepginaCar"/>
    <w:uiPriority w:val="99"/>
    <w:unhideWhenUsed/>
    <w:rsid w:val="00CE2EB9"/>
    <w:pPr>
      <w:tabs>
        <w:tab w:val="center" w:pos="4252"/>
        <w:tab w:val="right" w:pos="8504"/>
      </w:tabs>
      <w:spacing w:after="0" w:line="240" w:lineRule="auto"/>
    </w:pPr>
  </w:style>
  <w:style w:type="paragraph" w:styleId="Prrafodelista">
    <w:name w:val="List Paragraph"/>
    <w:basedOn w:val="Normal"/>
    <w:uiPriority w:val="34"/>
    <w:qFormat/>
    <w:rsid w:val="00CE2EB9"/>
    <w:pPr>
      <w:ind w:left="720"/>
      <w:contextualSpacing/>
    </w:pPr>
  </w:style>
  <w:style w:type="paragraph" w:styleId="TtuloTDC">
    <w:name w:val="TOC Heading"/>
    <w:basedOn w:val="Ttulo1"/>
    <w:next w:val="Normal"/>
    <w:uiPriority w:val="39"/>
    <w:unhideWhenUsed/>
    <w:qFormat/>
    <w:rsid w:val="00CE2EB9"/>
    <w:rPr>
      <w:rFonts w:asciiTheme="majorHAnsi" w:hAnsiTheme="majorHAnsi"/>
      <w:b w:val="0"/>
      <w:smallCaps/>
      <w:color w:val="2F5496" w:themeColor="accent1" w:themeShade="BF"/>
      <w:lang w:eastAsia="es-ES"/>
    </w:rPr>
  </w:style>
  <w:style w:type="paragraph" w:styleId="TDC1">
    <w:name w:val="toc 1"/>
    <w:basedOn w:val="Normal"/>
    <w:next w:val="Normal"/>
    <w:autoRedefine/>
    <w:uiPriority w:val="39"/>
    <w:unhideWhenUsed/>
    <w:rsid w:val="00CE2EB9"/>
    <w:pPr>
      <w:spacing w:after="100"/>
    </w:pPr>
  </w:style>
  <w:style w:type="paragraph" w:styleId="TDC2">
    <w:name w:val="toc 2"/>
    <w:basedOn w:val="Normal"/>
    <w:next w:val="Normal"/>
    <w:autoRedefine/>
    <w:uiPriority w:val="39"/>
    <w:unhideWhenUsed/>
    <w:rsid w:val="00CE2EB9"/>
    <w:pPr>
      <w:spacing w:after="100"/>
      <w:ind w:left="240"/>
    </w:pPr>
  </w:style>
  <w:style w:type="paragraph" w:styleId="Textonotaalfinal">
    <w:name w:val="endnote text"/>
    <w:basedOn w:val="Normal"/>
    <w:link w:val="TextonotaalfinalCar"/>
    <w:uiPriority w:val="99"/>
    <w:semiHidden/>
    <w:unhideWhenUsed/>
    <w:rsid w:val="00CE2EB9"/>
    <w:pPr>
      <w:spacing w:after="0" w:line="240" w:lineRule="auto"/>
    </w:pPr>
    <w:rPr>
      <w:sz w:val="20"/>
      <w:szCs w:val="20"/>
    </w:rPr>
  </w:style>
  <w:style w:type="paragraph" w:styleId="Textonotapie">
    <w:name w:val="footnote text"/>
    <w:basedOn w:val="Normal"/>
    <w:link w:val="TextonotapieCar"/>
    <w:uiPriority w:val="99"/>
    <w:semiHidden/>
    <w:unhideWhenUsed/>
    <w:rsid w:val="00CE2EB9"/>
    <w:pPr>
      <w:spacing w:after="0" w:line="240" w:lineRule="auto"/>
    </w:pPr>
    <w:rPr>
      <w:sz w:val="20"/>
      <w:szCs w:val="20"/>
    </w:rPr>
  </w:style>
  <w:style w:type="paragraph" w:styleId="Tabladeilustraciones">
    <w:name w:val="table of figures"/>
    <w:basedOn w:val="Normal"/>
    <w:next w:val="Normal"/>
    <w:uiPriority w:val="99"/>
    <w:unhideWhenUsed/>
    <w:qFormat/>
    <w:rsid w:val="00CE2EB9"/>
    <w:pPr>
      <w:spacing w:after="0"/>
    </w:pPr>
  </w:style>
  <w:style w:type="paragraph" w:styleId="Bibliografa">
    <w:name w:val="Bibliography"/>
    <w:basedOn w:val="Normal"/>
    <w:next w:val="Normal"/>
    <w:uiPriority w:val="37"/>
    <w:unhideWhenUsed/>
    <w:qFormat/>
    <w:rsid w:val="00CE2EB9"/>
    <w:pPr>
      <w:tabs>
        <w:tab w:val="left" w:pos="504"/>
      </w:tabs>
      <w:spacing w:after="240" w:line="480" w:lineRule="auto"/>
      <w:ind w:left="720" w:hanging="720"/>
    </w:pPr>
  </w:style>
  <w:style w:type="paragraph" w:styleId="HTMLconformatoprevio">
    <w:name w:val="HTML Preformatted"/>
    <w:basedOn w:val="Normal"/>
    <w:link w:val="HTMLconformatoprevioCar"/>
    <w:uiPriority w:val="99"/>
    <w:semiHidden/>
    <w:unhideWhenUsed/>
    <w:qFormat/>
    <w:rsid w:val="00CE2E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s-ES"/>
    </w:rPr>
  </w:style>
  <w:style w:type="paragraph" w:customStyle="1" w:styleId="ubucuerpotrabajo-western">
    <w:name w:val="ubucuerpotrabajo-western"/>
    <w:basedOn w:val="Normal"/>
    <w:qFormat/>
    <w:rsid w:val="00CE2EB9"/>
    <w:pPr>
      <w:spacing w:beforeAutospacing="1" w:after="113" w:line="240" w:lineRule="auto"/>
    </w:pPr>
    <w:rPr>
      <w:rFonts w:ascii="Times New Roman" w:eastAsia="Times New Roman" w:hAnsi="Times New Roman" w:cs="Times New Roman"/>
      <w:szCs w:val="24"/>
      <w:lang w:eastAsia="es-ES"/>
    </w:rPr>
  </w:style>
  <w:style w:type="paragraph" w:styleId="Textocomentario">
    <w:name w:val="annotation text"/>
    <w:basedOn w:val="Normal"/>
    <w:link w:val="TextocomentarioCar"/>
    <w:uiPriority w:val="99"/>
    <w:semiHidden/>
    <w:unhideWhenUsed/>
    <w:qFormat/>
    <w:rsid w:val="00CE2EB9"/>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CE2EB9"/>
    <w:rPr>
      <w:b/>
      <w:bCs/>
    </w:rPr>
  </w:style>
  <w:style w:type="paragraph" w:styleId="Textodeglobo">
    <w:name w:val="Balloon Text"/>
    <w:basedOn w:val="Normal"/>
    <w:link w:val="TextodegloboCar"/>
    <w:uiPriority w:val="99"/>
    <w:semiHidden/>
    <w:unhideWhenUsed/>
    <w:qFormat/>
    <w:rsid w:val="00CE2EB9"/>
    <w:pPr>
      <w:spacing w:after="0" w:line="240" w:lineRule="auto"/>
    </w:pPr>
    <w:rPr>
      <w:rFonts w:ascii="Segoe UI" w:hAnsi="Segoe UI" w:cs="Segoe UI"/>
      <w:sz w:val="18"/>
      <w:szCs w:val="18"/>
    </w:rPr>
  </w:style>
  <w:style w:type="paragraph" w:customStyle="1" w:styleId="ubucuerpotrabajo">
    <w:name w:val="ubucuerpotrabajo"/>
    <w:basedOn w:val="Normal"/>
    <w:autoRedefine/>
    <w:qFormat/>
    <w:rsid w:val="00C70791"/>
    <w:pPr>
      <w:spacing w:beforeAutospacing="1" w:after="0" w:line="240" w:lineRule="auto"/>
    </w:pPr>
    <w:rPr>
      <w:rFonts w:eastAsia="Times New Roman" w:cs="Times New Roman"/>
      <w:szCs w:val="24"/>
      <w:lang w:eastAsia="es-ES"/>
    </w:rPr>
  </w:style>
  <w:style w:type="paragraph" w:styleId="NormalWeb">
    <w:name w:val="Normal (Web)"/>
    <w:basedOn w:val="Normal"/>
    <w:uiPriority w:val="99"/>
    <w:semiHidden/>
    <w:unhideWhenUsed/>
    <w:qFormat/>
    <w:rsid w:val="0033749F"/>
    <w:pPr>
      <w:spacing w:beforeAutospacing="1" w:after="119" w:line="240" w:lineRule="auto"/>
      <w:ind w:firstLine="0"/>
      <w:jc w:val="left"/>
    </w:pPr>
    <w:rPr>
      <w:rFonts w:ascii="Times New Roman" w:eastAsia="Times New Roman" w:hAnsi="Times New Roman" w:cs="Times New Roman"/>
      <w:szCs w:val="24"/>
      <w:lang w:eastAsia="es-ES"/>
    </w:rPr>
  </w:style>
  <w:style w:type="paragraph" w:customStyle="1" w:styleId="dp1">
    <w:name w:val="dp1"/>
    <w:basedOn w:val="Normal"/>
    <w:qFormat/>
    <w:rsid w:val="00641C39"/>
    <w:pPr>
      <w:spacing w:beforeAutospacing="1" w:afterAutospacing="1" w:line="240" w:lineRule="auto"/>
      <w:ind w:firstLine="0"/>
      <w:jc w:val="left"/>
    </w:pPr>
    <w:rPr>
      <w:rFonts w:ascii="Times New Roman" w:eastAsia="Times New Roman" w:hAnsi="Times New Roman" w:cs="Times New Roman"/>
      <w:szCs w:val="24"/>
      <w:lang w:val="en-GB"/>
    </w:rPr>
  </w:style>
  <w:style w:type="character" w:styleId="Hipervnculo">
    <w:name w:val="Hyperlink"/>
    <w:basedOn w:val="Fuentedeprrafopredeter"/>
    <w:uiPriority w:val="99"/>
    <w:unhideWhenUsed/>
    <w:rPr>
      <w:color w:val="0563C1" w:themeColor="hyperlink"/>
      <w:u w:val="single"/>
    </w:rPr>
  </w:style>
  <w:style w:type="character" w:customStyle="1" w:styleId="price-tagprice">
    <w:name w:val="price-tag__price"/>
    <w:basedOn w:val="Fuentedeprrafopredeter"/>
    <w:rsid w:val="00056CE9"/>
  </w:style>
  <w:style w:type="paragraph" w:styleId="ndice1">
    <w:name w:val="index 1"/>
    <w:basedOn w:val="Normal"/>
    <w:next w:val="Normal"/>
    <w:autoRedefine/>
    <w:uiPriority w:val="99"/>
    <w:semiHidden/>
    <w:unhideWhenUsed/>
    <w:rsid w:val="00917A59"/>
    <w:pPr>
      <w:spacing w:after="0" w:line="240" w:lineRule="auto"/>
      <w:ind w:left="240" w:hanging="240"/>
    </w:pPr>
  </w:style>
  <w:style w:type="paragraph" w:styleId="TDC3">
    <w:name w:val="toc 3"/>
    <w:basedOn w:val="Normal"/>
    <w:next w:val="Normal"/>
    <w:autoRedefine/>
    <w:uiPriority w:val="39"/>
    <w:unhideWhenUsed/>
    <w:rsid w:val="00502CEC"/>
    <w:pPr>
      <w:spacing w:after="100"/>
      <w:ind w:left="440" w:firstLine="0"/>
      <w:jc w:val="left"/>
    </w:pPr>
    <w:rPr>
      <w:rFonts w:asciiTheme="minorHAnsi" w:eastAsiaTheme="minorEastAsia" w:hAnsiTheme="minorHAnsi" w:cs="Times New Roman"/>
      <w:sz w:val="22"/>
      <w:lang w:eastAsia="es-ES"/>
    </w:rPr>
  </w:style>
  <w:style w:type="paragraph" w:styleId="ndice5">
    <w:name w:val="index 5"/>
    <w:basedOn w:val="Normal"/>
    <w:next w:val="Normal"/>
    <w:autoRedefine/>
    <w:uiPriority w:val="99"/>
    <w:semiHidden/>
    <w:unhideWhenUsed/>
    <w:rsid w:val="00B61005"/>
    <w:pPr>
      <w:spacing w:after="0" w:line="240" w:lineRule="auto"/>
      <w:ind w:left="120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2063466">
      <w:bodyDiv w:val="1"/>
      <w:marLeft w:val="0"/>
      <w:marRight w:val="0"/>
      <w:marTop w:val="0"/>
      <w:marBottom w:val="0"/>
      <w:divBdr>
        <w:top w:val="none" w:sz="0" w:space="0" w:color="auto"/>
        <w:left w:val="none" w:sz="0" w:space="0" w:color="auto"/>
        <w:bottom w:val="none" w:sz="0" w:space="0" w:color="auto"/>
        <w:right w:val="none" w:sz="0" w:space="0" w:color="auto"/>
      </w:divBdr>
    </w:div>
    <w:div w:id="858852441">
      <w:bodyDiv w:val="1"/>
      <w:marLeft w:val="0"/>
      <w:marRight w:val="0"/>
      <w:marTop w:val="0"/>
      <w:marBottom w:val="0"/>
      <w:divBdr>
        <w:top w:val="none" w:sz="0" w:space="0" w:color="auto"/>
        <w:left w:val="none" w:sz="0" w:space="0" w:color="auto"/>
        <w:bottom w:val="none" w:sz="0" w:space="0" w:color="auto"/>
        <w:right w:val="none" w:sz="0" w:space="0" w:color="auto"/>
      </w:divBdr>
    </w:div>
    <w:div w:id="1050959118">
      <w:bodyDiv w:val="1"/>
      <w:marLeft w:val="0"/>
      <w:marRight w:val="0"/>
      <w:marTop w:val="0"/>
      <w:marBottom w:val="0"/>
      <w:divBdr>
        <w:top w:val="none" w:sz="0" w:space="0" w:color="auto"/>
        <w:left w:val="none" w:sz="0" w:space="0" w:color="auto"/>
        <w:bottom w:val="none" w:sz="0" w:space="0" w:color="auto"/>
        <w:right w:val="none" w:sz="0" w:space="0" w:color="auto"/>
      </w:divBdr>
    </w:div>
    <w:div w:id="15944398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80.211.68.16"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ergioBueno27/TFG_GII_Analisis_Comercial_Urbano"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getpostman.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3F3BDF8-9E74-429C-A6F1-6AB4B3A5D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0</TotalTime>
  <Pages>25</Pages>
  <Words>10457</Words>
  <Characters>57514</Characters>
  <Application>Microsoft Office Word</Application>
  <DocSecurity>0</DocSecurity>
  <Lines>479</Lines>
  <Paragraphs>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Bueno Medina</dc:creator>
  <cp:keywords/>
  <dc:description/>
  <cp:lastModifiedBy>sergio Bueno Medina</cp:lastModifiedBy>
  <cp:revision>79</cp:revision>
  <dcterms:created xsi:type="dcterms:W3CDTF">2019-12-08T19:01:00Z</dcterms:created>
  <dcterms:modified xsi:type="dcterms:W3CDTF">2020-02-13T02:06: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00.0001</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82"&gt;&lt;session id="dPESyZBd"/&gt;&lt;style id="http://www.zotero.org/styles/apa" locale="es-ES" hasBibliography="1" bibliographyStyleHasBeenSet="1"/&gt;&lt;prefs&gt;&lt;pref name="fieldType" value="Field"/&gt;&lt;/prefs&gt;&lt;/data&gt;</vt:lpwstr>
  </property>
</Properties>
</file>